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6698" w:rsidRDefault="00AF6698" w:rsidP="00D061EA">
      <w:pPr>
        <w:pStyle w:val="Title"/>
        <w:spacing w:line="360" w:lineRule="auto"/>
        <w:jc w:val="both"/>
        <w:rPr>
          <w:color w:val="auto"/>
        </w:rPr>
      </w:pPr>
    </w:p>
    <w:p w:rsidR="0076260C" w:rsidRPr="0076260C" w:rsidRDefault="0076260C" w:rsidP="00D061EA">
      <w:pPr>
        <w:spacing w:after="0"/>
      </w:pPr>
    </w:p>
    <w:p w:rsidR="00AF6698" w:rsidRDefault="00AF6698" w:rsidP="00D061EA">
      <w:pPr>
        <w:pStyle w:val="Title"/>
        <w:spacing w:line="360" w:lineRule="auto"/>
        <w:rPr>
          <w:color w:val="auto"/>
        </w:rPr>
      </w:pPr>
    </w:p>
    <w:p w:rsidR="0076260C" w:rsidRDefault="0076260C" w:rsidP="00D061EA">
      <w:pPr>
        <w:pStyle w:val="Title"/>
        <w:spacing w:line="360" w:lineRule="auto"/>
        <w:rPr>
          <w:color w:val="auto"/>
        </w:rPr>
      </w:pPr>
    </w:p>
    <w:p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rsidR="00AF6698" w:rsidRPr="005F73C6" w:rsidRDefault="00AF6698" w:rsidP="00D061EA">
      <w:pPr>
        <w:spacing w:after="0"/>
      </w:pPr>
    </w:p>
    <w:p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rsidR="00AF6698" w:rsidRPr="005F73C6" w:rsidRDefault="00DC33BA" w:rsidP="00D061EA">
      <w:pPr>
        <w:spacing w:after="0"/>
        <w:jc w:val="center"/>
        <w:rPr>
          <w:b/>
          <w:sz w:val="36"/>
          <w:szCs w:val="36"/>
        </w:rPr>
      </w:pPr>
      <w:r w:rsidRPr="005F73C6">
        <w:t xml:space="preserve"> </w:t>
      </w:r>
    </w:p>
    <w:p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rsidR="0025435F" w:rsidRPr="005F73C6" w:rsidRDefault="0025435F" w:rsidP="00D061EA">
      <w:pPr>
        <w:pStyle w:val="Dessertation"/>
        <w:spacing w:line="360" w:lineRule="auto"/>
        <w:rPr>
          <w:sz w:val="32"/>
        </w:rPr>
      </w:pPr>
      <w:r w:rsidRPr="005F73C6">
        <w:rPr>
          <w:sz w:val="32"/>
        </w:rPr>
        <w:t>ITRI 671</w:t>
      </w:r>
    </w:p>
    <w:p w:rsidR="00AF6698" w:rsidRPr="005F73C6" w:rsidRDefault="00AF6698" w:rsidP="00D061EA">
      <w:pPr>
        <w:spacing w:after="0"/>
        <w:rPr>
          <w:lang w:val="en-US"/>
        </w:rPr>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p>
    <w:p w:rsidR="0076260C" w:rsidRPr="005F73C6" w:rsidRDefault="0076260C" w:rsidP="00D061EA">
      <w:pPr>
        <w:pStyle w:val="Month"/>
        <w:spacing w:after="0" w:line="360" w:lineRule="auto"/>
      </w:pPr>
      <w:r w:rsidRPr="005F73C6">
        <w:t>Student number: 30285976</w:t>
      </w:r>
    </w:p>
    <w:p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rsidR="00AF6698" w:rsidRPr="005F73C6" w:rsidRDefault="00DC33BA" w:rsidP="00AC7965">
      <w:pPr>
        <w:pStyle w:val="Heading0"/>
        <w:spacing w:after="0"/>
      </w:pPr>
      <w:bookmarkStart w:id="0" w:name="_Toc322953584"/>
      <w:r w:rsidRPr="005F73C6">
        <w:lastRenderedPageBreak/>
        <w:t>Table of contents</w:t>
      </w:r>
      <w:bookmarkEnd w:id="0"/>
    </w:p>
    <w:p w:rsidR="009D7EE2" w:rsidRDefault="00DC33BA">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421547" w:history="1">
        <w:r w:rsidR="009D7EE2" w:rsidRPr="00F77000">
          <w:rPr>
            <w:rStyle w:val="Hyperlink"/>
            <w:noProof/>
          </w:rPr>
          <w:t>List of Figures</w:t>
        </w:r>
        <w:r w:rsidR="009D7EE2">
          <w:rPr>
            <w:noProof/>
            <w:webHidden/>
          </w:rPr>
          <w:tab/>
        </w:r>
        <w:r w:rsidR="009D7EE2">
          <w:rPr>
            <w:noProof/>
            <w:webHidden/>
          </w:rPr>
          <w:fldChar w:fldCharType="begin"/>
        </w:r>
        <w:r w:rsidR="009D7EE2">
          <w:rPr>
            <w:noProof/>
            <w:webHidden/>
          </w:rPr>
          <w:instrText xml:space="preserve"> PAGEREF _Toc74421547 \h </w:instrText>
        </w:r>
        <w:r w:rsidR="009D7EE2">
          <w:rPr>
            <w:noProof/>
            <w:webHidden/>
          </w:rPr>
        </w:r>
        <w:r w:rsidR="009D7EE2">
          <w:rPr>
            <w:noProof/>
            <w:webHidden/>
          </w:rPr>
          <w:fldChar w:fldCharType="separate"/>
        </w:r>
        <w:r w:rsidR="009D7EE2">
          <w:rPr>
            <w:noProof/>
            <w:webHidden/>
          </w:rPr>
          <w:t>ii</w:t>
        </w:r>
        <w:r w:rsidR="009D7EE2">
          <w:rPr>
            <w:noProof/>
            <w:webHidden/>
          </w:rPr>
          <w:fldChar w:fldCharType="end"/>
        </w:r>
      </w:hyperlink>
    </w:p>
    <w:p w:rsidR="009D7EE2" w:rsidRDefault="00117B99">
      <w:pPr>
        <w:pStyle w:val="TOC9"/>
        <w:rPr>
          <w:rFonts w:asciiTheme="minorHAnsi" w:eastAsiaTheme="minorEastAsia" w:hAnsiTheme="minorHAnsi" w:cstheme="minorBidi"/>
          <w:b w:val="0"/>
          <w:caps w:val="0"/>
          <w:noProof/>
          <w:szCs w:val="22"/>
          <w:lang w:eastAsia="en-ZA"/>
        </w:rPr>
      </w:pPr>
      <w:hyperlink w:anchor="_Toc74421548" w:history="1">
        <w:r w:rsidR="009D7EE2" w:rsidRPr="00F77000">
          <w:rPr>
            <w:rStyle w:val="Hyperlink"/>
            <w:noProof/>
          </w:rPr>
          <w:t>List of Tables</w:t>
        </w:r>
        <w:r w:rsidR="009D7EE2">
          <w:rPr>
            <w:noProof/>
            <w:webHidden/>
          </w:rPr>
          <w:tab/>
        </w:r>
        <w:r w:rsidR="009D7EE2">
          <w:rPr>
            <w:noProof/>
            <w:webHidden/>
          </w:rPr>
          <w:fldChar w:fldCharType="begin"/>
        </w:r>
        <w:r w:rsidR="009D7EE2">
          <w:rPr>
            <w:noProof/>
            <w:webHidden/>
          </w:rPr>
          <w:instrText xml:space="preserve"> PAGEREF _Toc74421548 \h </w:instrText>
        </w:r>
        <w:r w:rsidR="009D7EE2">
          <w:rPr>
            <w:noProof/>
            <w:webHidden/>
          </w:rPr>
        </w:r>
        <w:r w:rsidR="009D7EE2">
          <w:rPr>
            <w:noProof/>
            <w:webHidden/>
          </w:rPr>
          <w:fldChar w:fldCharType="separate"/>
        </w:r>
        <w:r w:rsidR="009D7EE2">
          <w:rPr>
            <w:noProof/>
            <w:webHidden/>
          </w:rPr>
          <w:t>ii</w:t>
        </w:r>
        <w:r w:rsidR="009D7EE2">
          <w:rPr>
            <w:noProof/>
            <w:webHidden/>
          </w:rPr>
          <w:fldChar w:fldCharType="end"/>
        </w:r>
      </w:hyperlink>
    </w:p>
    <w:p w:rsidR="009D7EE2" w:rsidRDefault="00117B99">
      <w:pPr>
        <w:pStyle w:val="TOC9"/>
        <w:rPr>
          <w:rFonts w:asciiTheme="minorHAnsi" w:eastAsiaTheme="minorEastAsia" w:hAnsiTheme="minorHAnsi" w:cstheme="minorBidi"/>
          <w:b w:val="0"/>
          <w:caps w:val="0"/>
          <w:noProof/>
          <w:szCs w:val="22"/>
          <w:lang w:eastAsia="en-ZA"/>
        </w:rPr>
      </w:pPr>
      <w:hyperlink w:anchor="_Toc74421549" w:history="1">
        <w:r w:rsidR="009D7EE2" w:rsidRPr="00F77000">
          <w:rPr>
            <w:rStyle w:val="Hyperlink"/>
            <w:noProof/>
          </w:rPr>
          <w:t>Chapter 1: Introduction</w:t>
        </w:r>
        <w:r w:rsidR="009D7EE2">
          <w:rPr>
            <w:noProof/>
            <w:webHidden/>
          </w:rPr>
          <w:tab/>
        </w:r>
        <w:r w:rsidR="009D7EE2">
          <w:rPr>
            <w:noProof/>
            <w:webHidden/>
          </w:rPr>
          <w:fldChar w:fldCharType="begin"/>
        </w:r>
        <w:r w:rsidR="009D7EE2">
          <w:rPr>
            <w:noProof/>
            <w:webHidden/>
          </w:rPr>
          <w:instrText xml:space="preserve"> PAGEREF _Toc74421549 \h </w:instrText>
        </w:r>
        <w:r w:rsidR="009D7EE2">
          <w:rPr>
            <w:noProof/>
            <w:webHidden/>
          </w:rPr>
        </w:r>
        <w:r w:rsidR="009D7EE2">
          <w:rPr>
            <w:noProof/>
            <w:webHidden/>
          </w:rPr>
          <w:fldChar w:fldCharType="separate"/>
        </w:r>
        <w:r w:rsidR="009D7EE2">
          <w:rPr>
            <w:noProof/>
            <w:webHidden/>
          </w:rPr>
          <w:t>1</w:t>
        </w:r>
        <w:r w:rsidR="009D7EE2">
          <w:rPr>
            <w:noProof/>
            <w:webHidden/>
          </w:rPr>
          <w:fldChar w:fldCharType="end"/>
        </w:r>
      </w:hyperlink>
    </w:p>
    <w:p w:rsidR="009D7EE2" w:rsidRDefault="00117B99">
      <w:pPr>
        <w:pStyle w:val="TOC2"/>
        <w:rPr>
          <w:rFonts w:asciiTheme="minorHAnsi" w:eastAsiaTheme="minorEastAsia" w:hAnsiTheme="minorHAnsi" w:cstheme="minorBidi"/>
          <w:b w:val="0"/>
          <w:noProof/>
          <w:szCs w:val="22"/>
          <w:lang w:eastAsia="en-ZA"/>
        </w:rPr>
      </w:pPr>
      <w:hyperlink w:anchor="_Toc74421551" w:history="1">
        <w:r w:rsidR="009D7EE2" w:rsidRPr="00F77000">
          <w:rPr>
            <w:rStyle w:val="Hyperlink"/>
            <w:noProof/>
          </w:rPr>
          <w:t>1.1</w:t>
        </w:r>
        <w:r w:rsidR="009D7EE2">
          <w:rPr>
            <w:rFonts w:asciiTheme="minorHAnsi" w:eastAsiaTheme="minorEastAsia" w:hAnsiTheme="minorHAnsi" w:cstheme="minorBidi"/>
            <w:b w:val="0"/>
            <w:noProof/>
            <w:szCs w:val="22"/>
            <w:lang w:eastAsia="en-ZA"/>
          </w:rPr>
          <w:tab/>
        </w:r>
        <w:r w:rsidR="009D7EE2" w:rsidRPr="00F77000">
          <w:rPr>
            <w:rStyle w:val="Hyperlink"/>
            <w:noProof/>
          </w:rPr>
          <w:t>Project Description</w:t>
        </w:r>
        <w:r w:rsidR="009D7EE2">
          <w:rPr>
            <w:noProof/>
            <w:webHidden/>
          </w:rPr>
          <w:tab/>
        </w:r>
        <w:r w:rsidR="009D7EE2">
          <w:rPr>
            <w:noProof/>
            <w:webHidden/>
          </w:rPr>
          <w:fldChar w:fldCharType="begin"/>
        </w:r>
        <w:r w:rsidR="009D7EE2">
          <w:rPr>
            <w:noProof/>
            <w:webHidden/>
          </w:rPr>
          <w:instrText xml:space="preserve"> PAGEREF _Toc74421551 \h </w:instrText>
        </w:r>
        <w:r w:rsidR="009D7EE2">
          <w:rPr>
            <w:noProof/>
            <w:webHidden/>
          </w:rPr>
        </w:r>
        <w:r w:rsidR="009D7EE2">
          <w:rPr>
            <w:noProof/>
            <w:webHidden/>
          </w:rPr>
          <w:fldChar w:fldCharType="separate"/>
        </w:r>
        <w:r w:rsidR="009D7EE2">
          <w:rPr>
            <w:noProof/>
            <w:webHidden/>
          </w:rPr>
          <w:t>1</w:t>
        </w:r>
        <w:r w:rsidR="009D7EE2">
          <w:rPr>
            <w:noProof/>
            <w:webHidden/>
          </w:rPr>
          <w:fldChar w:fldCharType="end"/>
        </w:r>
      </w:hyperlink>
    </w:p>
    <w:p w:rsidR="009D7EE2" w:rsidRDefault="00117B99">
      <w:pPr>
        <w:pStyle w:val="TOC2"/>
        <w:rPr>
          <w:rFonts w:asciiTheme="minorHAnsi" w:eastAsiaTheme="minorEastAsia" w:hAnsiTheme="minorHAnsi" w:cstheme="minorBidi"/>
          <w:b w:val="0"/>
          <w:noProof/>
          <w:szCs w:val="22"/>
          <w:lang w:eastAsia="en-ZA"/>
        </w:rPr>
      </w:pPr>
      <w:hyperlink w:anchor="_Toc74421552" w:history="1">
        <w:r w:rsidR="009D7EE2" w:rsidRPr="00F77000">
          <w:rPr>
            <w:rStyle w:val="Hyperlink"/>
            <w:noProof/>
          </w:rPr>
          <w:t>1.2</w:t>
        </w:r>
        <w:r w:rsidR="009D7EE2">
          <w:rPr>
            <w:rFonts w:asciiTheme="minorHAnsi" w:eastAsiaTheme="minorEastAsia" w:hAnsiTheme="minorHAnsi" w:cstheme="minorBidi"/>
            <w:b w:val="0"/>
            <w:noProof/>
            <w:szCs w:val="22"/>
            <w:lang w:eastAsia="en-ZA"/>
          </w:rPr>
          <w:tab/>
        </w:r>
        <w:r w:rsidR="009D7EE2" w:rsidRPr="00F77000">
          <w:rPr>
            <w:rStyle w:val="Hyperlink"/>
            <w:noProof/>
          </w:rPr>
          <w:t>Project Contents</w:t>
        </w:r>
        <w:r w:rsidR="009D7EE2">
          <w:rPr>
            <w:noProof/>
            <w:webHidden/>
          </w:rPr>
          <w:tab/>
        </w:r>
        <w:r w:rsidR="009D7EE2">
          <w:rPr>
            <w:noProof/>
            <w:webHidden/>
          </w:rPr>
          <w:fldChar w:fldCharType="begin"/>
        </w:r>
        <w:r w:rsidR="009D7EE2">
          <w:rPr>
            <w:noProof/>
            <w:webHidden/>
          </w:rPr>
          <w:instrText xml:space="preserve"> PAGEREF _Toc74421552 \h </w:instrText>
        </w:r>
        <w:r w:rsidR="009D7EE2">
          <w:rPr>
            <w:noProof/>
            <w:webHidden/>
          </w:rPr>
        </w:r>
        <w:r w:rsidR="009D7EE2">
          <w:rPr>
            <w:noProof/>
            <w:webHidden/>
          </w:rPr>
          <w:fldChar w:fldCharType="separate"/>
        </w:r>
        <w:r w:rsidR="009D7EE2">
          <w:rPr>
            <w:noProof/>
            <w:webHidden/>
          </w:rPr>
          <w:t>1</w:t>
        </w:r>
        <w:r w:rsidR="009D7EE2">
          <w:rPr>
            <w:noProof/>
            <w:webHidden/>
          </w:rPr>
          <w:fldChar w:fldCharType="end"/>
        </w:r>
      </w:hyperlink>
    </w:p>
    <w:p w:rsidR="009D7EE2" w:rsidRDefault="00117B99">
      <w:pPr>
        <w:pStyle w:val="TOC3"/>
        <w:rPr>
          <w:rFonts w:asciiTheme="minorHAnsi" w:eastAsiaTheme="minorEastAsia" w:hAnsiTheme="minorHAnsi" w:cstheme="minorBidi"/>
          <w:noProof/>
          <w:szCs w:val="22"/>
          <w:lang w:eastAsia="en-ZA"/>
        </w:rPr>
      </w:pPr>
      <w:hyperlink w:anchor="_Toc74421553" w:history="1">
        <w:r w:rsidR="009D7EE2" w:rsidRPr="00F77000">
          <w:rPr>
            <w:rStyle w:val="Hyperlink"/>
            <w:noProof/>
          </w:rPr>
          <w:t>1.2.1</w:t>
        </w:r>
        <w:r w:rsidR="009D7EE2">
          <w:rPr>
            <w:rFonts w:asciiTheme="minorHAnsi" w:eastAsiaTheme="minorEastAsia" w:hAnsiTheme="minorHAnsi" w:cstheme="minorBidi"/>
            <w:noProof/>
            <w:szCs w:val="22"/>
            <w:lang w:eastAsia="en-ZA"/>
          </w:rPr>
          <w:tab/>
        </w:r>
        <w:r w:rsidR="009D7EE2" w:rsidRPr="00F77000">
          <w:rPr>
            <w:rStyle w:val="Hyperlink"/>
            <w:noProof/>
          </w:rPr>
          <w:t>Problem Description and Background</w:t>
        </w:r>
        <w:r w:rsidR="009D7EE2">
          <w:rPr>
            <w:noProof/>
            <w:webHidden/>
          </w:rPr>
          <w:tab/>
        </w:r>
        <w:r w:rsidR="009D7EE2">
          <w:rPr>
            <w:noProof/>
            <w:webHidden/>
          </w:rPr>
          <w:fldChar w:fldCharType="begin"/>
        </w:r>
        <w:r w:rsidR="009D7EE2">
          <w:rPr>
            <w:noProof/>
            <w:webHidden/>
          </w:rPr>
          <w:instrText xml:space="preserve"> PAGEREF _Toc74421553 \h </w:instrText>
        </w:r>
        <w:r w:rsidR="009D7EE2">
          <w:rPr>
            <w:noProof/>
            <w:webHidden/>
          </w:rPr>
        </w:r>
        <w:r w:rsidR="009D7EE2">
          <w:rPr>
            <w:noProof/>
            <w:webHidden/>
          </w:rPr>
          <w:fldChar w:fldCharType="separate"/>
        </w:r>
        <w:r w:rsidR="009D7EE2">
          <w:rPr>
            <w:noProof/>
            <w:webHidden/>
          </w:rPr>
          <w:t>1</w:t>
        </w:r>
        <w:r w:rsidR="009D7EE2">
          <w:rPr>
            <w:noProof/>
            <w:webHidden/>
          </w:rPr>
          <w:fldChar w:fldCharType="end"/>
        </w:r>
      </w:hyperlink>
    </w:p>
    <w:p w:rsidR="009D7EE2" w:rsidRDefault="00117B99">
      <w:pPr>
        <w:pStyle w:val="TOC2"/>
        <w:rPr>
          <w:rFonts w:asciiTheme="minorHAnsi" w:eastAsiaTheme="minorEastAsia" w:hAnsiTheme="minorHAnsi" w:cstheme="minorBidi"/>
          <w:b w:val="0"/>
          <w:noProof/>
          <w:szCs w:val="22"/>
          <w:lang w:eastAsia="en-ZA"/>
        </w:rPr>
      </w:pPr>
      <w:hyperlink w:anchor="_Toc74421554" w:history="1">
        <w:r w:rsidR="009D7EE2" w:rsidRPr="00F77000">
          <w:rPr>
            <w:rStyle w:val="Hyperlink"/>
            <w:noProof/>
          </w:rPr>
          <w:t>1.3</w:t>
        </w:r>
        <w:r w:rsidR="009D7EE2">
          <w:rPr>
            <w:rFonts w:asciiTheme="minorHAnsi" w:eastAsiaTheme="minorEastAsia" w:hAnsiTheme="minorHAnsi" w:cstheme="minorBidi"/>
            <w:b w:val="0"/>
            <w:noProof/>
            <w:szCs w:val="22"/>
            <w:lang w:eastAsia="en-ZA"/>
          </w:rPr>
          <w:tab/>
        </w:r>
        <w:r w:rsidR="009D7EE2" w:rsidRPr="00F77000">
          <w:rPr>
            <w:rStyle w:val="Hyperlink"/>
            <w:noProof/>
          </w:rPr>
          <w:t>Aims and Objectives of Project</w:t>
        </w:r>
        <w:r w:rsidR="009D7EE2">
          <w:rPr>
            <w:noProof/>
            <w:webHidden/>
          </w:rPr>
          <w:tab/>
        </w:r>
        <w:r w:rsidR="009D7EE2">
          <w:rPr>
            <w:noProof/>
            <w:webHidden/>
          </w:rPr>
          <w:fldChar w:fldCharType="begin"/>
        </w:r>
        <w:r w:rsidR="009D7EE2">
          <w:rPr>
            <w:noProof/>
            <w:webHidden/>
          </w:rPr>
          <w:instrText xml:space="preserve"> PAGEREF _Toc74421554 \h </w:instrText>
        </w:r>
        <w:r w:rsidR="009D7EE2">
          <w:rPr>
            <w:noProof/>
            <w:webHidden/>
          </w:rPr>
        </w:r>
        <w:r w:rsidR="009D7EE2">
          <w:rPr>
            <w:noProof/>
            <w:webHidden/>
          </w:rPr>
          <w:fldChar w:fldCharType="separate"/>
        </w:r>
        <w:r w:rsidR="009D7EE2">
          <w:rPr>
            <w:noProof/>
            <w:webHidden/>
          </w:rPr>
          <w:t>3</w:t>
        </w:r>
        <w:r w:rsidR="009D7EE2">
          <w:rPr>
            <w:noProof/>
            <w:webHidden/>
          </w:rPr>
          <w:fldChar w:fldCharType="end"/>
        </w:r>
      </w:hyperlink>
    </w:p>
    <w:p w:rsidR="009D7EE2" w:rsidRDefault="00117B99">
      <w:pPr>
        <w:pStyle w:val="TOC9"/>
        <w:rPr>
          <w:rFonts w:asciiTheme="minorHAnsi" w:eastAsiaTheme="minorEastAsia" w:hAnsiTheme="minorHAnsi" w:cstheme="minorBidi"/>
          <w:b w:val="0"/>
          <w:caps w:val="0"/>
          <w:noProof/>
          <w:szCs w:val="22"/>
          <w:lang w:eastAsia="en-ZA"/>
        </w:rPr>
      </w:pPr>
      <w:hyperlink w:anchor="_Toc74421555" w:history="1">
        <w:r w:rsidR="009D7EE2" w:rsidRPr="00F77000">
          <w:rPr>
            <w:rStyle w:val="Hyperlink"/>
            <w:noProof/>
          </w:rPr>
          <w:t>Chapter 2: Literature Review</w:t>
        </w:r>
        <w:r w:rsidR="009D7EE2">
          <w:rPr>
            <w:noProof/>
            <w:webHidden/>
          </w:rPr>
          <w:tab/>
        </w:r>
        <w:r w:rsidR="009D7EE2">
          <w:rPr>
            <w:noProof/>
            <w:webHidden/>
          </w:rPr>
          <w:fldChar w:fldCharType="begin"/>
        </w:r>
        <w:r w:rsidR="009D7EE2">
          <w:rPr>
            <w:noProof/>
            <w:webHidden/>
          </w:rPr>
          <w:instrText xml:space="preserve"> PAGEREF _Toc74421555 \h </w:instrText>
        </w:r>
        <w:r w:rsidR="009D7EE2">
          <w:rPr>
            <w:noProof/>
            <w:webHidden/>
          </w:rPr>
        </w:r>
        <w:r w:rsidR="009D7EE2">
          <w:rPr>
            <w:noProof/>
            <w:webHidden/>
          </w:rPr>
          <w:fldChar w:fldCharType="separate"/>
        </w:r>
        <w:r w:rsidR="009D7EE2">
          <w:rPr>
            <w:noProof/>
            <w:webHidden/>
          </w:rPr>
          <w:t>5</w:t>
        </w:r>
        <w:r w:rsidR="009D7EE2">
          <w:rPr>
            <w:noProof/>
            <w:webHidden/>
          </w:rPr>
          <w:fldChar w:fldCharType="end"/>
        </w:r>
      </w:hyperlink>
    </w:p>
    <w:p w:rsidR="009D7EE2" w:rsidRDefault="00117B99">
      <w:pPr>
        <w:pStyle w:val="TOC2"/>
        <w:rPr>
          <w:rFonts w:asciiTheme="minorHAnsi" w:eastAsiaTheme="minorEastAsia" w:hAnsiTheme="minorHAnsi" w:cstheme="minorBidi"/>
          <w:b w:val="0"/>
          <w:noProof/>
          <w:szCs w:val="22"/>
          <w:lang w:eastAsia="en-ZA"/>
        </w:rPr>
      </w:pPr>
      <w:hyperlink w:anchor="_Toc74421557" w:history="1">
        <w:r w:rsidR="009D7EE2" w:rsidRPr="00F77000">
          <w:rPr>
            <w:rStyle w:val="Hyperlink"/>
            <w:noProof/>
          </w:rPr>
          <w:t>2.1</w:t>
        </w:r>
        <w:r w:rsidR="009D7EE2">
          <w:rPr>
            <w:rFonts w:asciiTheme="minorHAnsi" w:eastAsiaTheme="minorEastAsia" w:hAnsiTheme="minorHAnsi" w:cstheme="minorBidi"/>
            <w:b w:val="0"/>
            <w:noProof/>
            <w:szCs w:val="22"/>
            <w:lang w:eastAsia="en-ZA"/>
          </w:rPr>
          <w:tab/>
        </w:r>
        <w:r w:rsidR="009D7EE2" w:rsidRPr="00F77000">
          <w:rPr>
            <w:rStyle w:val="Hyperlink"/>
            <w:noProof/>
          </w:rPr>
          <w:t>Introduction</w:t>
        </w:r>
        <w:r w:rsidR="009D7EE2">
          <w:rPr>
            <w:noProof/>
            <w:webHidden/>
          </w:rPr>
          <w:tab/>
        </w:r>
        <w:r w:rsidR="009D7EE2">
          <w:rPr>
            <w:noProof/>
            <w:webHidden/>
          </w:rPr>
          <w:fldChar w:fldCharType="begin"/>
        </w:r>
        <w:r w:rsidR="009D7EE2">
          <w:rPr>
            <w:noProof/>
            <w:webHidden/>
          </w:rPr>
          <w:instrText xml:space="preserve"> PAGEREF _Toc74421557 \h </w:instrText>
        </w:r>
        <w:r w:rsidR="009D7EE2">
          <w:rPr>
            <w:noProof/>
            <w:webHidden/>
          </w:rPr>
        </w:r>
        <w:r w:rsidR="009D7EE2">
          <w:rPr>
            <w:noProof/>
            <w:webHidden/>
          </w:rPr>
          <w:fldChar w:fldCharType="separate"/>
        </w:r>
        <w:r w:rsidR="009D7EE2">
          <w:rPr>
            <w:noProof/>
            <w:webHidden/>
          </w:rPr>
          <w:t>5</w:t>
        </w:r>
        <w:r w:rsidR="009D7EE2">
          <w:rPr>
            <w:noProof/>
            <w:webHidden/>
          </w:rPr>
          <w:fldChar w:fldCharType="end"/>
        </w:r>
      </w:hyperlink>
    </w:p>
    <w:p w:rsidR="009D7EE2" w:rsidRDefault="00117B99">
      <w:pPr>
        <w:pStyle w:val="TOC2"/>
        <w:rPr>
          <w:rFonts w:asciiTheme="minorHAnsi" w:eastAsiaTheme="minorEastAsia" w:hAnsiTheme="minorHAnsi" w:cstheme="minorBidi"/>
          <w:b w:val="0"/>
          <w:noProof/>
          <w:szCs w:val="22"/>
          <w:lang w:eastAsia="en-ZA"/>
        </w:rPr>
      </w:pPr>
      <w:hyperlink w:anchor="_Toc74421558" w:history="1">
        <w:r w:rsidR="009D7EE2" w:rsidRPr="00F77000">
          <w:rPr>
            <w:rStyle w:val="Hyperlink"/>
            <w:noProof/>
          </w:rPr>
          <w:t>2.2</w:t>
        </w:r>
        <w:r w:rsidR="009D7EE2">
          <w:rPr>
            <w:rFonts w:asciiTheme="minorHAnsi" w:eastAsiaTheme="minorEastAsia" w:hAnsiTheme="minorHAnsi" w:cstheme="minorBidi"/>
            <w:b w:val="0"/>
            <w:noProof/>
            <w:szCs w:val="22"/>
            <w:lang w:eastAsia="en-ZA"/>
          </w:rPr>
          <w:tab/>
        </w:r>
        <w:r w:rsidR="009D7EE2" w:rsidRPr="00F77000">
          <w:rPr>
            <w:rStyle w:val="Hyperlink"/>
            <w:noProof/>
          </w:rPr>
          <w:t>An Issue with Instructional Education</w:t>
        </w:r>
        <w:r w:rsidR="009D7EE2">
          <w:rPr>
            <w:noProof/>
            <w:webHidden/>
          </w:rPr>
          <w:tab/>
        </w:r>
        <w:r w:rsidR="009D7EE2">
          <w:rPr>
            <w:noProof/>
            <w:webHidden/>
          </w:rPr>
          <w:fldChar w:fldCharType="begin"/>
        </w:r>
        <w:r w:rsidR="009D7EE2">
          <w:rPr>
            <w:noProof/>
            <w:webHidden/>
          </w:rPr>
          <w:instrText xml:space="preserve"> PAGEREF _Toc74421558 \h </w:instrText>
        </w:r>
        <w:r w:rsidR="009D7EE2">
          <w:rPr>
            <w:noProof/>
            <w:webHidden/>
          </w:rPr>
        </w:r>
        <w:r w:rsidR="009D7EE2">
          <w:rPr>
            <w:noProof/>
            <w:webHidden/>
          </w:rPr>
          <w:fldChar w:fldCharType="separate"/>
        </w:r>
        <w:r w:rsidR="009D7EE2">
          <w:rPr>
            <w:noProof/>
            <w:webHidden/>
          </w:rPr>
          <w:t>5</w:t>
        </w:r>
        <w:r w:rsidR="009D7EE2">
          <w:rPr>
            <w:noProof/>
            <w:webHidden/>
          </w:rPr>
          <w:fldChar w:fldCharType="end"/>
        </w:r>
      </w:hyperlink>
    </w:p>
    <w:p w:rsidR="009D7EE2" w:rsidRDefault="00117B99">
      <w:pPr>
        <w:pStyle w:val="TOC2"/>
        <w:rPr>
          <w:rFonts w:asciiTheme="minorHAnsi" w:eastAsiaTheme="minorEastAsia" w:hAnsiTheme="minorHAnsi" w:cstheme="minorBidi"/>
          <w:b w:val="0"/>
          <w:noProof/>
          <w:szCs w:val="22"/>
          <w:lang w:eastAsia="en-ZA"/>
        </w:rPr>
      </w:pPr>
      <w:hyperlink w:anchor="_Toc74421559" w:history="1">
        <w:r w:rsidR="009D7EE2" w:rsidRPr="00F77000">
          <w:rPr>
            <w:rStyle w:val="Hyperlink"/>
            <w:noProof/>
          </w:rPr>
          <w:t>2.3</w:t>
        </w:r>
        <w:r w:rsidR="009D7EE2">
          <w:rPr>
            <w:rFonts w:asciiTheme="minorHAnsi" w:eastAsiaTheme="minorEastAsia" w:hAnsiTheme="minorHAnsi" w:cstheme="minorBidi"/>
            <w:b w:val="0"/>
            <w:noProof/>
            <w:szCs w:val="22"/>
            <w:lang w:eastAsia="en-ZA"/>
          </w:rPr>
          <w:tab/>
        </w:r>
        <w:r w:rsidR="009D7EE2" w:rsidRPr="00F77000">
          <w:rPr>
            <w:rStyle w:val="Hyperlink"/>
            <w:noProof/>
          </w:rPr>
          <w:t>Pedagogy and Learning Theories</w:t>
        </w:r>
        <w:r w:rsidR="009D7EE2">
          <w:rPr>
            <w:noProof/>
            <w:webHidden/>
          </w:rPr>
          <w:tab/>
        </w:r>
        <w:r w:rsidR="009D7EE2">
          <w:rPr>
            <w:noProof/>
            <w:webHidden/>
          </w:rPr>
          <w:fldChar w:fldCharType="begin"/>
        </w:r>
        <w:r w:rsidR="009D7EE2">
          <w:rPr>
            <w:noProof/>
            <w:webHidden/>
          </w:rPr>
          <w:instrText xml:space="preserve"> PAGEREF _Toc74421559 \h </w:instrText>
        </w:r>
        <w:r w:rsidR="009D7EE2">
          <w:rPr>
            <w:noProof/>
            <w:webHidden/>
          </w:rPr>
        </w:r>
        <w:r w:rsidR="009D7EE2">
          <w:rPr>
            <w:noProof/>
            <w:webHidden/>
          </w:rPr>
          <w:fldChar w:fldCharType="separate"/>
        </w:r>
        <w:r w:rsidR="009D7EE2">
          <w:rPr>
            <w:noProof/>
            <w:webHidden/>
          </w:rPr>
          <w:t>7</w:t>
        </w:r>
        <w:r w:rsidR="009D7EE2">
          <w:rPr>
            <w:noProof/>
            <w:webHidden/>
          </w:rPr>
          <w:fldChar w:fldCharType="end"/>
        </w:r>
      </w:hyperlink>
    </w:p>
    <w:p w:rsidR="009D7EE2" w:rsidRDefault="00117B99">
      <w:pPr>
        <w:pStyle w:val="TOC2"/>
        <w:rPr>
          <w:rFonts w:asciiTheme="minorHAnsi" w:eastAsiaTheme="minorEastAsia" w:hAnsiTheme="minorHAnsi" w:cstheme="minorBidi"/>
          <w:b w:val="0"/>
          <w:noProof/>
          <w:szCs w:val="22"/>
          <w:lang w:eastAsia="en-ZA"/>
        </w:rPr>
      </w:pPr>
      <w:hyperlink w:anchor="_Toc74421560" w:history="1">
        <w:r w:rsidR="009D7EE2" w:rsidRPr="00F77000">
          <w:rPr>
            <w:rStyle w:val="Hyperlink"/>
            <w:noProof/>
          </w:rPr>
          <w:t>2.4</w:t>
        </w:r>
        <w:r w:rsidR="009D7EE2">
          <w:rPr>
            <w:rFonts w:asciiTheme="minorHAnsi" w:eastAsiaTheme="minorEastAsia" w:hAnsiTheme="minorHAnsi" w:cstheme="minorBidi"/>
            <w:b w:val="0"/>
            <w:noProof/>
            <w:szCs w:val="22"/>
            <w:lang w:eastAsia="en-ZA"/>
          </w:rPr>
          <w:tab/>
        </w:r>
        <w:r w:rsidR="009D7EE2" w:rsidRPr="00F77000">
          <w:rPr>
            <w:rStyle w:val="Hyperlink"/>
            <w:noProof/>
          </w:rPr>
          <w:t>An Approach Through Ludology</w:t>
        </w:r>
        <w:r w:rsidR="009D7EE2">
          <w:rPr>
            <w:noProof/>
            <w:webHidden/>
          </w:rPr>
          <w:tab/>
        </w:r>
        <w:r w:rsidR="009D7EE2">
          <w:rPr>
            <w:noProof/>
            <w:webHidden/>
          </w:rPr>
          <w:fldChar w:fldCharType="begin"/>
        </w:r>
        <w:r w:rsidR="009D7EE2">
          <w:rPr>
            <w:noProof/>
            <w:webHidden/>
          </w:rPr>
          <w:instrText xml:space="preserve"> PAGEREF _Toc74421560 \h </w:instrText>
        </w:r>
        <w:r w:rsidR="009D7EE2">
          <w:rPr>
            <w:noProof/>
            <w:webHidden/>
          </w:rPr>
        </w:r>
        <w:r w:rsidR="009D7EE2">
          <w:rPr>
            <w:noProof/>
            <w:webHidden/>
          </w:rPr>
          <w:fldChar w:fldCharType="separate"/>
        </w:r>
        <w:r w:rsidR="009D7EE2">
          <w:rPr>
            <w:noProof/>
            <w:webHidden/>
          </w:rPr>
          <w:t>8</w:t>
        </w:r>
        <w:r w:rsidR="009D7EE2">
          <w:rPr>
            <w:noProof/>
            <w:webHidden/>
          </w:rPr>
          <w:fldChar w:fldCharType="end"/>
        </w:r>
      </w:hyperlink>
    </w:p>
    <w:p w:rsidR="009D7EE2" w:rsidRDefault="00117B99">
      <w:pPr>
        <w:pStyle w:val="TOC3"/>
        <w:rPr>
          <w:rFonts w:asciiTheme="minorHAnsi" w:eastAsiaTheme="minorEastAsia" w:hAnsiTheme="minorHAnsi" w:cstheme="minorBidi"/>
          <w:noProof/>
          <w:szCs w:val="22"/>
          <w:lang w:eastAsia="en-ZA"/>
        </w:rPr>
      </w:pPr>
      <w:hyperlink w:anchor="_Toc74421561" w:history="1">
        <w:r w:rsidR="009D7EE2" w:rsidRPr="00F77000">
          <w:rPr>
            <w:rStyle w:val="Hyperlink"/>
            <w:noProof/>
          </w:rPr>
          <w:t>2.4.1</w:t>
        </w:r>
        <w:r w:rsidR="009D7EE2">
          <w:rPr>
            <w:rFonts w:asciiTheme="minorHAnsi" w:eastAsiaTheme="minorEastAsia" w:hAnsiTheme="minorHAnsi" w:cstheme="minorBidi"/>
            <w:noProof/>
            <w:szCs w:val="22"/>
            <w:lang w:eastAsia="en-ZA"/>
          </w:rPr>
          <w:tab/>
        </w:r>
        <w:r w:rsidR="009D7EE2" w:rsidRPr="00F77000">
          <w:rPr>
            <w:rStyle w:val="Hyperlink"/>
            <w:noProof/>
          </w:rPr>
          <w:t>What is Ludology</w:t>
        </w:r>
        <w:r w:rsidR="009D7EE2">
          <w:rPr>
            <w:noProof/>
            <w:webHidden/>
          </w:rPr>
          <w:tab/>
        </w:r>
        <w:r w:rsidR="009D7EE2">
          <w:rPr>
            <w:noProof/>
            <w:webHidden/>
          </w:rPr>
          <w:fldChar w:fldCharType="begin"/>
        </w:r>
        <w:r w:rsidR="009D7EE2">
          <w:rPr>
            <w:noProof/>
            <w:webHidden/>
          </w:rPr>
          <w:instrText xml:space="preserve"> PAGEREF _Toc74421561 \h </w:instrText>
        </w:r>
        <w:r w:rsidR="009D7EE2">
          <w:rPr>
            <w:noProof/>
            <w:webHidden/>
          </w:rPr>
        </w:r>
        <w:r w:rsidR="009D7EE2">
          <w:rPr>
            <w:noProof/>
            <w:webHidden/>
          </w:rPr>
          <w:fldChar w:fldCharType="separate"/>
        </w:r>
        <w:r w:rsidR="009D7EE2">
          <w:rPr>
            <w:noProof/>
            <w:webHidden/>
          </w:rPr>
          <w:t>9</w:t>
        </w:r>
        <w:r w:rsidR="009D7EE2">
          <w:rPr>
            <w:noProof/>
            <w:webHidden/>
          </w:rPr>
          <w:fldChar w:fldCharType="end"/>
        </w:r>
      </w:hyperlink>
    </w:p>
    <w:p w:rsidR="009D7EE2" w:rsidRDefault="00117B99">
      <w:pPr>
        <w:pStyle w:val="TOC3"/>
        <w:rPr>
          <w:rFonts w:asciiTheme="minorHAnsi" w:eastAsiaTheme="minorEastAsia" w:hAnsiTheme="minorHAnsi" w:cstheme="minorBidi"/>
          <w:noProof/>
          <w:szCs w:val="22"/>
          <w:lang w:eastAsia="en-ZA"/>
        </w:rPr>
      </w:pPr>
      <w:hyperlink w:anchor="_Toc74421562" w:history="1">
        <w:r w:rsidR="009D7EE2" w:rsidRPr="00F77000">
          <w:rPr>
            <w:rStyle w:val="Hyperlink"/>
            <w:noProof/>
          </w:rPr>
          <w:t>2.4.2</w:t>
        </w:r>
        <w:r w:rsidR="009D7EE2">
          <w:rPr>
            <w:rFonts w:asciiTheme="minorHAnsi" w:eastAsiaTheme="minorEastAsia" w:hAnsiTheme="minorHAnsi" w:cstheme="minorBidi"/>
            <w:noProof/>
            <w:szCs w:val="22"/>
            <w:lang w:eastAsia="en-ZA"/>
          </w:rPr>
          <w:tab/>
        </w:r>
        <w:r w:rsidR="009D7EE2" w:rsidRPr="00F77000">
          <w:rPr>
            <w:rStyle w:val="Hyperlink"/>
            <w:noProof/>
          </w:rPr>
          <w:t>Serious Games</w:t>
        </w:r>
        <w:r w:rsidR="009D7EE2">
          <w:rPr>
            <w:noProof/>
            <w:webHidden/>
          </w:rPr>
          <w:tab/>
        </w:r>
        <w:r w:rsidR="009D7EE2">
          <w:rPr>
            <w:noProof/>
            <w:webHidden/>
          </w:rPr>
          <w:fldChar w:fldCharType="begin"/>
        </w:r>
        <w:r w:rsidR="009D7EE2">
          <w:rPr>
            <w:noProof/>
            <w:webHidden/>
          </w:rPr>
          <w:instrText xml:space="preserve"> PAGEREF _Toc74421562 \h </w:instrText>
        </w:r>
        <w:r w:rsidR="009D7EE2">
          <w:rPr>
            <w:noProof/>
            <w:webHidden/>
          </w:rPr>
        </w:r>
        <w:r w:rsidR="009D7EE2">
          <w:rPr>
            <w:noProof/>
            <w:webHidden/>
          </w:rPr>
          <w:fldChar w:fldCharType="separate"/>
        </w:r>
        <w:r w:rsidR="009D7EE2">
          <w:rPr>
            <w:noProof/>
            <w:webHidden/>
          </w:rPr>
          <w:t>9</w:t>
        </w:r>
        <w:r w:rsidR="009D7EE2">
          <w:rPr>
            <w:noProof/>
            <w:webHidden/>
          </w:rPr>
          <w:fldChar w:fldCharType="end"/>
        </w:r>
      </w:hyperlink>
    </w:p>
    <w:p w:rsidR="009D7EE2" w:rsidRDefault="00117B99">
      <w:pPr>
        <w:pStyle w:val="TOC3"/>
        <w:rPr>
          <w:rFonts w:asciiTheme="minorHAnsi" w:eastAsiaTheme="minorEastAsia" w:hAnsiTheme="minorHAnsi" w:cstheme="minorBidi"/>
          <w:noProof/>
          <w:szCs w:val="22"/>
          <w:lang w:eastAsia="en-ZA"/>
        </w:rPr>
      </w:pPr>
      <w:hyperlink w:anchor="_Toc74421563" w:history="1">
        <w:r w:rsidR="009D7EE2" w:rsidRPr="00F77000">
          <w:rPr>
            <w:rStyle w:val="Hyperlink"/>
            <w:noProof/>
          </w:rPr>
          <w:t>2.4.3</w:t>
        </w:r>
        <w:r w:rsidR="009D7EE2">
          <w:rPr>
            <w:rFonts w:asciiTheme="minorHAnsi" w:eastAsiaTheme="minorEastAsia" w:hAnsiTheme="minorHAnsi" w:cstheme="minorBidi"/>
            <w:noProof/>
            <w:szCs w:val="22"/>
            <w:lang w:eastAsia="en-ZA"/>
          </w:rPr>
          <w:tab/>
        </w:r>
        <w:r w:rsidR="009D7EE2" w:rsidRPr="00F77000">
          <w:rPr>
            <w:rStyle w:val="Hyperlink"/>
            <w:noProof/>
          </w:rPr>
          <w:t>Games as Simulation</w:t>
        </w:r>
        <w:r w:rsidR="009D7EE2">
          <w:rPr>
            <w:noProof/>
            <w:webHidden/>
          </w:rPr>
          <w:tab/>
        </w:r>
        <w:r w:rsidR="009D7EE2">
          <w:rPr>
            <w:noProof/>
            <w:webHidden/>
          </w:rPr>
          <w:fldChar w:fldCharType="begin"/>
        </w:r>
        <w:r w:rsidR="009D7EE2">
          <w:rPr>
            <w:noProof/>
            <w:webHidden/>
          </w:rPr>
          <w:instrText xml:space="preserve"> PAGEREF _Toc74421563 \h </w:instrText>
        </w:r>
        <w:r w:rsidR="009D7EE2">
          <w:rPr>
            <w:noProof/>
            <w:webHidden/>
          </w:rPr>
        </w:r>
        <w:r w:rsidR="009D7EE2">
          <w:rPr>
            <w:noProof/>
            <w:webHidden/>
          </w:rPr>
          <w:fldChar w:fldCharType="separate"/>
        </w:r>
        <w:r w:rsidR="009D7EE2">
          <w:rPr>
            <w:noProof/>
            <w:webHidden/>
          </w:rPr>
          <w:t>10</w:t>
        </w:r>
        <w:r w:rsidR="009D7EE2">
          <w:rPr>
            <w:noProof/>
            <w:webHidden/>
          </w:rPr>
          <w:fldChar w:fldCharType="end"/>
        </w:r>
      </w:hyperlink>
    </w:p>
    <w:p w:rsidR="009D7EE2" w:rsidRDefault="00117B99">
      <w:pPr>
        <w:pStyle w:val="TOC2"/>
        <w:rPr>
          <w:rFonts w:asciiTheme="minorHAnsi" w:eastAsiaTheme="minorEastAsia" w:hAnsiTheme="minorHAnsi" w:cstheme="minorBidi"/>
          <w:b w:val="0"/>
          <w:noProof/>
          <w:szCs w:val="22"/>
          <w:lang w:eastAsia="en-ZA"/>
        </w:rPr>
      </w:pPr>
      <w:hyperlink w:anchor="_Toc74421564" w:history="1">
        <w:r w:rsidR="009D7EE2" w:rsidRPr="00F77000">
          <w:rPr>
            <w:rStyle w:val="Hyperlink"/>
            <w:noProof/>
          </w:rPr>
          <w:t>2.5</w:t>
        </w:r>
        <w:r w:rsidR="009D7EE2">
          <w:rPr>
            <w:rFonts w:asciiTheme="minorHAnsi" w:eastAsiaTheme="minorEastAsia" w:hAnsiTheme="minorHAnsi" w:cstheme="minorBidi"/>
            <w:b w:val="0"/>
            <w:noProof/>
            <w:szCs w:val="22"/>
            <w:lang w:eastAsia="en-ZA"/>
          </w:rPr>
          <w:tab/>
        </w:r>
        <w:r w:rsidR="009D7EE2" w:rsidRPr="00F77000">
          <w:rPr>
            <w:rStyle w:val="Hyperlink"/>
            <w:noProof/>
          </w:rPr>
          <w:t>Gamification</w:t>
        </w:r>
        <w:r w:rsidR="009D7EE2">
          <w:rPr>
            <w:noProof/>
            <w:webHidden/>
          </w:rPr>
          <w:tab/>
        </w:r>
        <w:r w:rsidR="009D7EE2">
          <w:rPr>
            <w:noProof/>
            <w:webHidden/>
          </w:rPr>
          <w:fldChar w:fldCharType="begin"/>
        </w:r>
        <w:r w:rsidR="009D7EE2">
          <w:rPr>
            <w:noProof/>
            <w:webHidden/>
          </w:rPr>
          <w:instrText xml:space="preserve"> PAGEREF _Toc74421564 \h </w:instrText>
        </w:r>
        <w:r w:rsidR="009D7EE2">
          <w:rPr>
            <w:noProof/>
            <w:webHidden/>
          </w:rPr>
        </w:r>
        <w:r w:rsidR="009D7EE2">
          <w:rPr>
            <w:noProof/>
            <w:webHidden/>
          </w:rPr>
          <w:fldChar w:fldCharType="separate"/>
        </w:r>
        <w:r w:rsidR="009D7EE2">
          <w:rPr>
            <w:noProof/>
            <w:webHidden/>
          </w:rPr>
          <w:t>10</w:t>
        </w:r>
        <w:r w:rsidR="009D7EE2">
          <w:rPr>
            <w:noProof/>
            <w:webHidden/>
          </w:rPr>
          <w:fldChar w:fldCharType="end"/>
        </w:r>
      </w:hyperlink>
    </w:p>
    <w:p w:rsidR="009D7EE2" w:rsidRDefault="00117B99">
      <w:pPr>
        <w:pStyle w:val="TOC2"/>
        <w:rPr>
          <w:rFonts w:asciiTheme="minorHAnsi" w:eastAsiaTheme="minorEastAsia" w:hAnsiTheme="minorHAnsi" w:cstheme="minorBidi"/>
          <w:b w:val="0"/>
          <w:noProof/>
          <w:szCs w:val="22"/>
          <w:lang w:eastAsia="en-ZA"/>
        </w:rPr>
      </w:pPr>
      <w:hyperlink w:anchor="_Toc74421565" w:history="1">
        <w:r w:rsidR="009D7EE2" w:rsidRPr="00F77000">
          <w:rPr>
            <w:rStyle w:val="Hyperlink"/>
            <w:noProof/>
          </w:rPr>
          <w:t>2.6</w:t>
        </w:r>
        <w:r w:rsidR="009D7EE2">
          <w:rPr>
            <w:rFonts w:asciiTheme="minorHAnsi" w:eastAsiaTheme="minorEastAsia" w:hAnsiTheme="minorHAnsi" w:cstheme="minorBidi"/>
            <w:b w:val="0"/>
            <w:noProof/>
            <w:szCs w:val="22"/>
            <w:lang w:eastAsia="en-ZA"/>
          </w:rPr>
          <w:tab/>
        </w:r>
        <w:r w:rsidR="009D7EE2" w:rsidRPr="00F77000">
          <w:rPr>
            <w:rStyle w:val="Hyperlink"/>
            <w:noProof/>
          </w:rPr>
          <w:t>Existing Gamified Teaching Systems and Educational Games</w:t>
        </w:r>
        <w:r w:rsidR="009D7EE2">
          <w:rPr>
            <w:noProof/>
            <w:webHidden/>
          </w:rPr>
          <w:tab/>
        </w:r>
        <w:r w:rsidR="009D7EE2">
          <w:rPr>
            <w:noProof/>
            <w:webHidden/>
          </w:rPr>
          <w:fldChar w:fldCharType="begin"/>
        </w:r>
        <w:r w:rsidR="009D7EE2">
          <w:rPr>
            <w:noProof/>
            <w:webHidden/>
          </w:rPr>
          <w:instrText xml:space="preserve"> PAGEREF _Toc74421565 \h </w:instrText>
        </w:r>
        <w:r w:rsidR="009D7EE2">
          <w:rPr>
            <w:noProof/>
            <w:webHidden/>
          </w:rPr>
        </w:r>
        <w:r w:rsidR="009D7EE2">
          <w:rPr>
            <w:noProof/>
            <w:webHidden/>
          </w:rPr>
          <w:fldChar w:fldCharType="separate"/>
        </w:r>
        <w:r w:rsidR="009D7EE2">
          <w:rPr>
            <w:noProof/>
            <w:webHidden/>
          </w:rPr>
          <w:t>11</w:t>
        </w:r>
        <w:r w:rsidR="009D7EE2">
          <w:rPr>
            <w:noProof/>
            <w:webHidden/>
          </w:rPr>
          <w:fldChar w:fldCharType="end"/>
        </w:r>
      </w:hyperlink>
    </w:p>
    <w:p w:rsidR="009D7EE2" w:rsidRDefault="00117B99">
      <w:pPr>
        <w:pStyle w:val="TOC2"/>
        <w:rPr>
          <w:rFonts w:asciiTheme="minorHAnsi" w:eastAsiaTheme="minorEastAsia" w:hAnsiTheme="minorHAnsi" w:cstheme="minorBidi"/>
          <w:b w:val="0"/>
          <w:noProof/>
          <w:szCs w:val="22"/>
          <w:lang w:eastAsia="en-ZA"/>
        </w:rPr>
      </w:pPr>
      <w:hyperlink w:anchor="_Toc74421566" w:history="1">
        <w:r w:rsidR="009D7EE2" w:rsidRPr="00F77000">
          <w:rPr>
            <w:rStyle w:val="Hyperlink"/>
            <w:noProof/>
          </w:rPr>
          <w:t>2.7</w:t>
        </w:r>
        <w:r w:rsidR="009D7EE2">
          <w:rPr>
            <w:rFonts w:asciiTheme="minorHAnsi" w:eastAsiaTheme="minorEastAsia" w:hAnsiTheme="minorHAnsi" w:cstheme="minorBidi"/>
            <w:b w:val="0"/>
            <w:noProof/>
            <w:szCs w:val="22"/>
            <w:lang w:eastAsia="en-ZA"/>
          </w:rPr>
          <w:tab/>
        </w:r>
        <w:r w:rsidR="009D7EE2" w:rsidRPr="00F77000">
          <w:rPr>
            <w:rStyle w:val="Hyperlink"/>
            <w:noProof/>
          </w:rPr>
          <w:t>Potential Issues and Effects of Game-Based Learning</w:t>
        </w:r>
        <w:r w:rsidR="009D7EE2">
          <w:rPr>
            <w:noProof/>
            <w:webHidden/>
          </w:rPr>
          <w:tab/>
        </w:r>
        <w:r w:rsidR="009D7EE2">
          <w:rPr>
            <w:noProof/>
            <w:webHidden/>
          </w:rPr>
          <w:fldChar w:fldCharType="begin"/>
        </w:r>
        <w:r w:rsidR="009D7EE2">
          <w:rPr>
            <w:noProof/>
            <w:webHidden/>
          </w:rPr>
          <w:instrText xml:space="preserve"> PAGEREF _Toc74421566 \h </w:instrText>
        </w:r>
        <w:r w:rsidR="009D7EE2">
          <w:rPr>
            <w:noProof/>
            <w:webHidden/>
          </w:rPr>
        </w:r>
        <w:r w:rsidR="009D7EE2">
          <w:rPr>
            <w:noProof/>
            <w:webHidden/>
          </w:rPr>
          <w:fldChar w:fldCharType="separate"/>
        </w:r>
        <w:r w:rsidR="009D7EE2">
          <w:rPr>
            <w:noProof/>
            <w:webHidden/>
          </w:rPr>
          <w:t>11</w:t>
        </w:r>
        <w:r w:rsidR="009D7EE2">
          <w:rPr>
            <w:noProof/>
            <w:webHidden/>
          </w:rPr>
          <w:fldChar w:fldCharType="end"/>
        </w:r>
      </w:hyperlink>
    </w:p>
    <w:p w:rsidR="009D7EE2" w:rsidRDefault="00117B99">
      <w:pPr>
        <w:pStyle w:val="TOC2"/>
        <w:rPr>
          <w:rFonts w:asciiTheme="minorHAnsi" w:eastAsiaTheme="minorEastAsia" w:hAnsiTheme="minorHAnsi" w:cstheme="minorBidi"/>
          <w:b w:val="0"/>
          <w:noProof/>
          <w:szCs w:val="22"/>
          <w:lang w:eastAsia="en-ZA"/>
        </w:rPr>
      </w:pPr>
      <w:hyperlink w:anchor="_Toc74421567" w:history="1">
        <w:r w:rsidR="009D7EE2" w:rsidRPr="00F77000">
          <w:rPr>
            <w:rStyle w:val="Hyperlink"/>
            <w:noProof/>
          </w:rPr>
          <w:t>2.8</w:t>
        </w:r>
        <w:r w:rsidR="009D7EE2">
          <w:rPr>
            <w:rFonts w:asciiTheme="minorHAnsi" w:eastAsiaTheme="minorEastAsia" w:hAnsiTheme="minorHAnsi" w:cstheme="minorBidi"/>
            <w:b w:val="0"/>
            <w:noProof/>
            <w:szCs w:val="22"/>
            <w:lang w:eastAsia="en-ZA"/>
          </w:rPr>
          <w:tab/>
        </w:r>
        <w:r w:rsidR="009D7EE2" w:rsidRPr="00F77000">
          <w:rPr>
            <w:rStyle w:val="Hyperlink"/>
            <w:noProof/>
          </w:rPr>
          <w:t>Conclusion/Summary</w:t>
        </w:r>
        <w:r w:rsidR="009D7EE2">
          <w:rPr>
            <w:noProof/>
            <w:webHidden/>
          </w:rPr>
          <w:tab/>
        </w:r>
        <w:r w:rsidR="009D7EE2">
          <w:rPr>
            <w:noProof/>
            <w:webHidden/>
          </w:rPr>
          <w:fldChar w:fldCharType="begin"/>
        </w:r>
        <w:r w:rsidR="009D7EE2">
          <w:rPr>
            <w:noProof/>
            <w:webHidden/>
          </w:rPr>
          <w:instrText xml:space="preserve"> PAGEREF _Toc74421567 \h </w:instrText>
        </w:r>
        <w:r w:rsidR="009D7EE2">
          <w:rPr>
            <w:noProof/>
            <w:webHidden/>
          </w:rPr>
        </w:r>
        <w:r w:rsidR="009D7EE2">
          <w:rPr>
            <w:noProof/>
            <w:webHidden/>
          </w:rPr>
          <w:fldChar w:fldCharType="separate"/>
        </w:r>
        <w:r w:rsidR="009D7EE2">
          <w:rPr>
            <w:noProof/>
            <w:webHidden/>
          </w:rPr>
          <w:t>12</w:t>
        </w:r>
        <w:r w:rsidR="009D7EE2">
          <w:rPr>
            <w:noProof/>
            <w:webHidden/>
          </w:rPr>
          <w:fldChar w:fldCharType="end"/>
        </w:r>
      </w:hyperlink>
    </w:p>
    <w:p w:rsidR="009D7EE2" w:rsidRDefault="00117B99">
      <w:pPr>
        <w:pStyle w:val="TOC9"/>
        <w:rPr>
          <w:rFonts w:asciiTheme="minorHAnsi" w:eastAsiaTheme="minorEastAsia" w:hAnsiTheme="minorHAnsi" w:cstheme="minorBidi"/>
          <w:b w:val="0"/>
          <w:caps w:val="0"/>
          <w:noProof/>
          <w:szCs w:val="22"/>
          <w:lang w:eastAsia="en-ZA"/>
        </w:rPr>
      </w:pPr>
      <w:hyperlink w:anchor="_Toc74421568" w:history="1">
        <w:r w:rsidR="009D7EE2" w:rsidRPr="00F77000">
          <w:rPr>
            <w:rStyle w:val="Hyperlink"/>
            <w:noProof/>
          </w:rPr>
          <w:t>Reference List</w:t>
        </w:r>
        <w:r w:rsidR="009D7EE2">
          <w:rPr>
            <w:noProof/>
            <w:webHidden/>
          </w:rPr>
          <w:tab/>
        </w:r>
        <w:r w:rsidR="009D7EE2">
          <w:rPr>
            <w:noProof/>
            <w:webHidden/>
          </w:rPr>
          <w:fldChar w:fldCharType="begin"/>
        </w:r>
        <w:r w:rsidR="009D7EE2">
          <w:rPr>
            <w:noProof/>
            <w:webHidden/>
          </w:rPr>
          <w:instrText xml:space="preserve"> PAGEREF _Toc74421568 \h </w:instrText>
        </w:r>
        <w:r w:rsidR="009D7EE2">
          <w:rPr>
            <w:noProof/>
            <w:webHidden/>
          </w:rPr>
        </w:r>
        <w:r w:rsidR="009D7EE2">
          <w:rPr>
            <w:noProof/>
            <w:webHidden/>
          </w:rPr>
          <w:fldChar w:fldCharType="separate"/>
        </w:r>
        <w:r w:rsidR="009D7EE2">
          <w:rPr>
            <w:noProof/>
            <w:webHidden/>
          </w:rPr>
          <w:t>13</w:t>
        </w:r>
        <w:r w:rsidR="009D7EE2">
          <w:rPr>
            <w:noProof/>
            <w:webHidden/>
          </w:rPr>
          <w:fldChar w:fldCharType="end"/>
        </w:r>
      </w:hyperlink>
    </w:p>
    <w:p w:rsidR="00AF6698" w:rsidRPr="005F73C6" w:rsidRDefault="00DC33BA" w:rsidP="0014696A">
      <w:pPr>
        <w:spacing w:after="0"/>
      </w:pPr>
      <w:r w:rsidRPr="005F73C6">
        <w:fldChar w:fldCharType="end"/>
      </w:r>
    </w:p>
    <w:p w:rsidR="00AF6698" w:rsidRPr="005F73C6" w:rsidRDefault="00DC33BA" w:rsidP="00AC7965">
      <w:pPr>
        <w:spacing w:after="0"/>
        <w:rPr>
          <w:sz w:val="28"/>
        </w:rPr>
      </w:pPr>
      <w:r w:rsidRPr="005F73C6">
        <w:br w:type="page"/>
      </w:r>
    </w:p>
    <w:p w:rsidR="00AF6698" w:rsidRPr="005F73C6" w:rsidRDefault="0076260C" w:rsidP="00447CBB">
      <w:pPr>
        <w:pStyle w:val="Chapter"/>
        <w:spacing w:after="0"/>
      </w:pPr>
      <w:bookmarkStart w:id="1" w:name="_Toc74421547"/>
      <w:r w:rsidRPr="005F73C6">
        <w:lastRenderedPageBreak/>
        <w:t>List of Figures</w:t>
      </w:r>
      <w:bookmarkEnd w:id="1"/>
      <w:r w:rsidR="000A2712" w:rsidRPr="005F73C6">
        <w:t xml:space="preserve"> </w:t>
      </w:r>
    </w:p>
    <w:p w:rsidR="009D7EE2" w:rsidRDefault="00DC33BA">
      <w:pPr>
        <w:pStyle w:val="TableofFigures"/>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421569" w:history="1">
        <w:r w:rsidR="009D7EE2" w:rsidRPr="00BB2B92">
          <w:rPr>
            <w:rStyle w:val="Hyperlink"/>
          </w:rPr>
          <w:t>Figure 1: Example of an Educational Game (Quest Atlantis)</w:t>
        </w:r>
        <w:r w:rsidR="009D7EE2">
          <w:rPr>
            <w:webHidden/>
          </w:rPr>
          <w:tab/>
        </w:r>
        <w:r w:rsidR="009D7EE2">
          <w:rPr>
            <w:webHidden/>
          </w:rPr>
          <w:fldChar w:fldCharType="begin"/>
        </w:r>
        <w:r w:rsidR="009D7EE2">
          <w:rPr>
            <w:webHidden/>
          </w:rPr>
          <w:instrText xml:space="preserve"> PAGEREF _Toc74421569 \h </w:instrText>
        </w:r>
        <w:r w:rsidR="009D7EE2">
          <w:rPr>
            <w:webHidden/>
          </w:rPr>
        </w:r>
        <w:r w:rsidR="009D7EE2">
          <w:rPr>
            <w:webHidden/>
          </w:rPr>
          <w:fldChar w:fldCharType="separate"/>
        </w:r>
        <w:r w:rsidR="009D7EE2">
          <w:rPr>
            <w:webHidden/>
          </w:rPr>
          <w:t>2</w:t>
        </w:r>
        <w:r w:rsidR="009D7EE2">
          <w:rPr>
            <w:webHidden/>
          </w:rPr>
          <w:fldChar w:fldCharType="end"/>
        </w:r>
      </w:hyperlink>
    </w:p>
    <w:p w:rsidR="007340D7" w:rsidRPr="005F73C6" w:rsidRDefault="00DC33BA" w:rsidP="00447CBB">
      <w:pPr>
        <w:pStyle w:val="Heading0"/>
        <w:spacing w:after="0"/>
      </w:pPr>
      <w:r w:rsidRPr="005F73C6">
        <w:fldChar w:fldCharType="end"/>
      </w:r>
    </w:p>
    <w:p w:rsidR="00AF6698" w:rsidRPr="005F73C6" w:rsidRDefault="007340D7" w:rsidP="00447CBB">
      <w:pPr>
        <w:pStyle w:val="Chapter"/>
        <w:spacing w:after="0"/>
      </w:pPr>
      <w:bookmarkStart w:id="2" w:name="_Toc74421548"/>
      <w:r w:rsidRPr="005F73C6">
        <w:t>List of Tables</w:t>
      </w:r>
      <w:bookmarkEnd w:id="2"/>
    </w:p>
    <w:p w:rsidR="009D7EE2" w:rsidRDefault="00887F42">
      <w:pPr>
        <w:pStyle w:val="TableofFigures"/>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421570" w:history="1">
        <w:r w:rsidR="009D7EE2" w:rsidRPr="0011790A">
          <w:rPr>
            <w:rStyle w:val="Hyperlink"/>
          </w:rPr>
          <w:t>Table 1: Organisational Needs Between the Industrial and Information Ages - Adapted from Reigeluth (1996)</w:t>
        </w:r>
        <w:r w:rsidR="009D7EE2">
          <w:rPr>
            <w:webHidden/>
          </w:rPr>
          <w:tab/>
        </w:r>
        <w:r w:rsidR="009D7EE2">
          <w:rPr>
            <w:webHidden/>
          </w:rPr>
          <w:fldChar w:fldCharType="begin"/>
        </w:r>
        <w:r w:rsidR="009D7EE2">
          <w:rPr>
            <w:webHidden/>
          </w:rPr>
          <w:instrText xml:space="preserve"> PAGEREF _Toc74421570 \h </w:instrText>
        </w:r>
        <w:r w:rsidR="009D7EE2">
          <w:rPr>
            <w:webHidden/>
          </w:rPr>
        </w:r>
        <w:r w:rsidR="009D7EE2">
          <w:rPr>
            <w:webHidden/>
          </w:rPr>
          <w:fldChar w:fldCharType="separate"/>
        </w:r>
        <w:r w:rsidR="009D7EE2">
          <w:rPr>
            <w:webHidden/>
          </w:rPr>
          <w:t>5</w:t>
        </w:r>
        <w:r w:rsidR="009D7EE2">
          <w:rPr>
            <w:webHidden/>
          </w:rPr>
          <w:fldChar w:fldCharType="end"/>
        </w:r>
      </w:hyperlink>
    </w:p>
    <w:p w:rsidR="009D7EE2" w:rsidRDefault="00117B99">
      <w:pPr>
        <w:pStyle w:val="TableofFigures"/>
        <w:rPr>
          <w:rFonts w:asciiTheme="minorHAnsi" w:eastAsiaTheme="minorEastAsia" w:hAnsiTheme="minorHAnsi" w:cstheme="minorBidi"/>
          <w:szCs w:val="22"/>
          <w:lang w:eastAsia="en-ZA"/>
        </w:rPr>
      </w:pPr>
      <w:hyperlink w:anchor="_Toc74421571" w:history="1">
        <w:r w:rsidR="009D7EE2" w:rsidRPr="0011790A">
          <w:rPr>
            <w:rStyle w:val="Hyperlink"/>
          </w:rPr>
          <w:t>Table 2: List of Several Learning Methods and Their Strengths - Adapted from (Moleda, 1995, as cited in Reigeluth, 1996)</w:t>
        </w:r>
        <w:r w:rsidR="009D7EE2">
          <w:rPr>
            <w:webHidden/>
          </w:rPr>
          <w:tab/>
        </w:r>
        <w:r w:rsidR="009D7EE2">
          <w:rPr>
            <w:webHidden/>
          </w:rPr>
          <w:fldChar w:fldCharType="begin"/>
        </w:r>
        <w:r w:rsidR="009D7EE2">
          <w:rPr>
            <w:webHidden/>
          </w:rPr>
          <w:instrText xml:space="preserve"> PAGEREF _Toc74421571 \h </w:instrText>
        </w:r>
        <w:r w:rsidR="009D7EE2">
          <w:rPr>
            <w:webHidden/>
          </w:rPr>
        </w:r>
        <w:r w:rsidR="009D7EE2">
          <w:rPr>
            <w:webHidden/>
          </w:rPr>
          <w:fldChar w:fldCharType="separate"/>
        </w:r>
        <w:r w:rsidR="009D7EE2">
          <w:rPr>
            <w:webHidden/>
          </w:rPr>
          <w:t>8</w:t>
        </w:r>
        <w:r w:rsidR="009D7EE2">
          <w:rPr>
            <w:webHidden/>
          </w:rPr>
          <w:fldChar w:fldCharType="end"/>
        </w:r>
      </w:hyperlink>
    </w:p>
    <w:p w:rsidR="00AF6698" w:rsidRPr="005F73C6" w:rsidRDefault="00887F42" w:rsidP="00447CBB">
      <w:pPr>
        <w:spacing w:after="0"/>
      </w:pPr>
      <w:r w:rsidRPr="005F73C6">
        <w:fldChar w:fldCharType="end"/>
      </w:r>
    </w:p>
    <w:p w:rsidR="000A2712" w:rsidRPr="005F73C6" w:rsidRDefault="000A2712" w:rsidP="00D061EA">
      <w:pPr>
        <w:spacing w:after="0"/>
      </w:pPr>
    </w:p>
    <w:p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rsidR="00AF6698" w:rsidRPr="005F73C6" w:rsidRDefault="00DC33BA" w:rsidP="00D061EA">
      <w:pPr>
        <w:pStyle w:val="Chapter"/>
        <w:spacing w:after="0"/>
      </w:pPr>
      <w:bookmarkStart w:id="3" w:name="_Toc74421549"/>
      <w:bookmarkStart w:id="4" w:name="_Toc322953587"/>
      <w:r w:rsidRPr="005F73C6">
        <w:lastRenderedPageBreak/>
        <w:t>Chapter 1</w:t>
      </w:r>
      <w:r w:rsidR="00FD7B28" w:rsidRPr="005F73C6">
        <w:t>: Introduction</w:t>
      </w:r>
      <w:bookmarkEnd w:id="3"/>
    </w:p>
    <w:bookmarkEnd w:id="4"/>
    <w:p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Start w:id="26" w:name="_Toc74421550"/>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p>
    <w:p w:rsidR="00AA4400" w:rsidRPr="005F73C6" w:rsidRDefault="00AA4400" w:rsidP="00D061EA">
      <w:pPr>
        <w:pStyle w:val="Heading2"/>
        <w:spacing w:before="0" w:after="0"/>
      </w:pPr>
      <w:bookmarkStart w:id="27" w:name="_Toc74421551"/>
      <w:bookmarkStart w:id="28" w:name="_Toc349293625"/>
      <w:bookmarkStart w:id="29" w:name="_Toc349545915"/>
      <w:r w:rsidRPr="005F73C6">
        <w:t>Project Description</w:t>
      </w:r>
      <w:bookmarkEnd w:id="27"/>
    </w:p>
    <w:p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rsidR="00D061EA" w:rsidRPr="005F73C6" w:rsidRDefault="00D061EA" w:rsidP="00D061EA">
      <w:pPr>
        <w:spacing w:after="0"/>
      </w:pPr>
    </w:p>
    <w:p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rsidR="00D061EA" w:rsidRPr="005F73C6" w:rsidRDefault="00D061EA" w:rsidP="00D061EA">
      <w:pPr>
        <w:spacing w:after="0"/>
      </w:pPr>
    </w:p>
    <w:p w:rsidR="00AA4400" w:rsidRPr="005F73C6" w:rsidRDefault="0085447C" w:rsidP="00D061EA">
      <w:pPr>
        <w:pStyle w:val="Heading2"/>
        <w:spacing w:before="0" w:after="0"/>
      </w:pPr>
      <w:bookmarkStart w:id="30" w:name="_Toc74421552"/>
      <w:r w:rsidRPr="005F73C6">
        <w:t xml:space="preserve">Project </w:t>
      </w:r>
      <w:r w:rsidR="00CB2D13" w:rsidRPr="005F73C6">
        <w:t>Contents</w:t>
      </w:r>
      <w:bookmarkEnd w:id="30"/>
    </w:p>
    <w:p w:rsidR="00B66DC5" w:rsidRPr="005F73C6" w:rsidRDefault="0085447C" w:rsidP="00440587">
      <w:pPr>
        <w:pStyle w:val="Heading3"/>
        <w:spacing w:before="0" w:after="0"/>
      </w:pPr>
      <w:bookmarkStart w:id="31" w:name="_Toc74421553"/>
      <w:r w:rsidRPr="005F73C6">
        <w:t>Problem Description and Background</w:t>
      </w:r>
      <w:bookmarkEnd w:id="31"/>
    </w:p>
    <w:p w:rsidR="00621CB5" w:rsidRPr="005F73C6" w:rsidRDefault="00440587" w:rsidP="0048627B">
      <w:pPr>
        <w:spacing w:after="0"/>
        <w:rPr>
          <w:rFonts w:cs="Arial"/>
        </w:rPr>
      </w:pPr>
      <w:r w:rsidRPr="005F73C6">
        <w:rPr>
          <w:rFonts w:cs="Arial"/>
        </w:rPr>
        <w:t xml:space="preserve">Education as it stands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EF3FB5" w:rsidRPr="005F73C6">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rsidR="00621CB5" w:rsidRPr="005F73C6" w:rsidRDefault="00621CB5" w:rsidP="0048627B">
      <w:pPr>
        <w:spacing w:after="0"/>
        <w:rPr>
          <w:rFonts w:cs="Arial"/>
        </w:rPr>
      </w:pPr>
    </w:p>
    <w:p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5544F1">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5544F1">
        <w:rPr>
          <w:rFonts w:cs="Arial"/>
          <w:noProof/>
        </w:rPr>
        <w:t>(Ackoff &amp; Greenberg, 2008)</w:t>
      </w:r>
      <w:r w:rsidR="003E0258" w:rsidRPr="005F73C6">
        <w:rPr>
          <w:rFonts w:cs="Arial"/>
        </w:rPr>
        <w:fldChar w:fldCharType="end"/>
      </w:r>
      <w:r w:rsidR="00AB3849" w:rsidRPr="005F73C6">
        <w:rPr>
          <w:rFonts w:cs="Arial"/>
        </w:rPr>
        <w:t xml:space="preserve">. </w:t>
      </w:r>
    </w:p>
    <w:p w:rsidR="00E35C9F" w:rsidRPr="005F73C6" w:rsidRDefault="00E35C9F" w:rsidP="0048627B">
      <w:pPr>
        <w:spacing w:after="0"/>
        <w:rPr>
          <w:rFonts w:cs="Arial"/>
        </w:rPr>
      </w:pPr>
    </w:p>
    <w:p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5544F1">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5544F1">
        <w:rPr>
          <w:rFonts w:ascii="Cambria Math" w:hAnsi="Cambria Math" w:cs="Cambria Math"/>
        </w:rPr>
        <w:instrText>‐</w:instrText>
      </w:r>
      <w:r w:rsidR="005544F1">
        <w:rPr>
          <w:rFonts w:cs="Arial"/>
        </w:rPr>
        <w:instrText>of</w:instrText>
      </w:r>
      <w:r w:rsidR="005544F1">
        <w:rPr>
          <w:rFonts w:ascii="Cambria Math" w:hAnsi="Cambria Math" w:cs="Cambria Math"/>
        </w:rPr>
        <w:instrText>‐</w:instrText>
      </w:r>
      <w:r w:rsidR="005544F1">
        <w:rPr>
          <w:rFonts w:cs="Arial"/>
        </w:rPr>
        <w:instrText>the</w:instrText>
      </w:r>
      <w:r w:rsidR="005544F1">
        <w:rPr>
          <w:rFonts w:ascii="Cambria Math" w:hAnsi="Cambria Math" w:cs="Cambria Math"/>
        </w:rPr>
        <w:instrText>‐</w:instrText>
      </w:r>
      <w:r w:rsidR="005544F1">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5544F1">
        <w:rPr>
          <w:rFonts w:cs="Arial"/>
          <w:noProof/>
        </w:rPr>
        <w:t>(Deshpande &amp; Huang, 2011)</w:t>
      </w:r>
      <w:r w:rsidR="00EF3FB5" w:rsidRPr="005F73C6">
        <w:rPr>
          <w:rFonts w:cs="Arial"/>
        </w:rPr>
        <w:fldChar w:fldCharType="end"/>
      </w:r>
      <w:r w:rsidR="00EF3FB5" w:rsidRPr="005F73C6">
        <w:rPr>
          <w:rFonts w:cs="Arial"/>
        </w:rPr>
        <w:t>.</w:t>
      </w:r>
    </w:p>
    <w:p w:rsidR="00E35C9F" w:rsidRPr="005F73C6" w:rsidRDefault="00E35C9F" w:rsidP="0048627B">
      <w:pPr>
        <w:spacing w:after="0"/>
        <w:rPr>
          <w:rFonts w:cs="Arial"/>
        </w:rPr>
      </w:pPr>
    </w:p>
    <w:p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rsidR="0048627B" w:rsidRPr="005F73C6" w:rsidRDefault="0048627B" w:rsidP="0048627B">
      <w:pPr>
        <w:spacing w:after="0"/>
        <w:rPr>
          <w:rFonts w:cs="Arial"/>
        </w:rPr>
      </w:pPr>
    </w:p>
    <w:p w:rsidR="001D1C9B" w:rsidRPr="005F73C6" w:rsidRDefault="0048627B" w:rsidP="00D3076D">
      <w:pPr>
        <w:spacing w:after="0"/>
        <w:jc w:val="center"/>
        <w:rPr>
          <w:rFonts w:cs="Arial"/>
        </w:rPr>
      </w:pPr>
      <w:r w:rsidRPr="005F73C6">
        <w:rPr>
          <w:rFonts w:cs="Arial"/>
          <w:noProof/>
          <w:lang w:eastAsia="en-ZA"/>
        </w:rPr>
        <w:drawing>
          <wp:inline distT="0" distB="0" distL="0" distR="0" wp14:anchorId="513D484F" wp14:editId="370BEE1E">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rsidR="0048627B" w:rsidRPr="005F73C6" w:rsidRDefault="0048627B" w:rsidP="00E4754C">
      <w:pPr>
        <w:pStyle w:val="Caption"/>
        <w:spacing w:after="0" w:line="360" w:lineRule="auto"/>
        <w:jc w:val="center"/>
        <w:rPr>
          <w:rFonts w:cs="Arial"/>
          <w:color w:val="000000" w:themeColor="text1"/>
          <w:sz w:val="22"/>
        </w:rPr>
      </w:pPr>
      <w:bookmarkStart w:id="32" w:name="_Toc74421569"/>
      <w:r w:rsidRPr="005F73C6">
        <w:rPr>
          <w:color w:val="000000" w:themeColor="text1"/>
          <w:sz w:val="22"/>
        </w:rPr>
        <w:t xml:space="preserve">Figure </w:t>
      </w:r>
      <w:r w:rsidRPr="005F73C6">
        <w:rPr>
          <w:color w:val="000000" w:themeColor="text1"/>
          <w:sz w:val="22"/>
        </w:rPr>
        <w:fldChar w:fldCharType="begin"/>
      </w:r>
      <w:r w:rsidRPr="005F73C6">
        <w:rPr>
          <w:color w:val="000000" w:themeColor="text1"/>
          <w:sz w:val="22"/>
        </w:rPr>
        <w:instrText xml:space="preserve"> SEQ Figure \* ARABIC </w:instrText>
      </w:r>
      <w:r w:rsidRPr="005F73C6">
        <w:rPr>
          <w:color w:val="000000" w:themeColor="text1"/>
          <w:sz w:val="22"/>
        </w:rPr>
        <w:fldChar w:fldCharType="separate"/>
      </w:r>
      <w:r w:rsidR="00E4754C">
        <w:rPr>
          <w:noProof/>
          <w:color w:val="000000" w:themeColor="text1"/>
          <w:sz w:val="22"/>
        </w:rPr>
        <w:t>1</w:t>
      </w:r>
      <w:r w:rsidRPr="005F73C6">
        <w:rPr>
          <w:color w:val="000000" w:themeColor="text1"/>
          <w:sz w:val="22"/>
        </w:rPr>
        <w:fldChar w:fldCharType="end"/>
      </w:r>
      <w:r w:rsidRPr="005F73C6">
        <w:rPr>
          <w:color w:val="000000" w:themeColor="text1"/>
          <w:sz w:val="22"/>
        </w:rPr>
        <w:t>: Example of an Educational Game</w:t>
      </w:r>
      <w:r w:rsidR="00E4754C">
        <w:rPr>
          <w:color w:val="000000" w:themeColor="text1"/>
          <w:sz w:val="22"/>
        </w:rPr>
        <w:t xml:space="preserve"> </w:t>
      </w:r>
      <w:r w:rsidR="00E4754C" w:rsidRPr="005F73C6">
        <w:rPr>
          <w:color w:val="000000" w:themeColor="text1"/>
          <w:sz w:val="22"/>
        </w:rPr>
        <w:t>(Quest Atlantis)</w:t>
      </w:r>
      <w:bookmarkEnd w:id="32"/>
    </w:p>
    <w:p w:rsidR="0048627B" w:rsidRPr="005F73C6" w:rsidRDefault="0048627B" w:rsidP="0048627B">
      <w:pPr>
        <w:spacing w:after="0"/>
        <w:rPr>
          <w:rFonts w:cs="Arial"/>
        </w:rPr>
      </w:pPr>
    </w:p>
    <w:p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EF3FB5" w:rsidRPr="005F73C6">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EF3FB5" w:rsidRPr="005F73C6">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rsidR="00916003" w:rsidRPr="005F73C6" w:rsidRDefault="00916003" w:rsidP="00242017">
      <w:pPr>
        <w:spacing w:after="0"/>
        <w:rPr>
          <w:rFonts w:cs="Arial"/>
        </w:rPr>
      </w:pPr>
    </w:p>
    <w:p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EF3FB5" w:rsidRPr="005F73C6">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EF3FB5" w:rsidRPr="005F73C6">
        <w:rPr>
          <w:rFonts w:cs="Arial"/>
          <w:noProof/>
          <w:szCs w:val="22"/>
        </w:rPr>
        <w:t>(Frasca, 2002)</w:t>
      </w:r>
      <w:r w:rsidR="00EF3FB5" w:rsidRPr="005F73C6">
        <w:rPr>
          <w:rFonts w:cs="Arial"/>
          <w:szCs w:val="22"/>
        </w:rPr>
        <w:fldChar w:fldCharType="end"/>
      </w:r>
      <w:r w:rsidR="00EF3FB5" w:rsidRPr="005F73C6">
        <w:rPr>
          <w:rFonts w:cs="Arial"/>
          <w:szCs w:val="22"/>
        </w:rPr>
        <w:t>.</w:t>
      </w:r>
    </w:p>
    <w:p w:rsidR="00242017" w:rsidRPr="005F73C6" w:rsidRDefault="00242017" w:rsidP="00242017">
      <w:pPr>
        <w:spacing w:after="0"/>
        <w:rPr>
          <w:rFonts w:cs="Arial"/>
          <w:szCs w:val="22"/>
        </w:rPr>
      </w:pPr>
    </w:p>
    <w:p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rsidR="00CB2D13" w:rsidRPr="005F73C6" w:rsidRDefault="00CB2D13" w:rsidP="00D061EA">
      <w:pPr>
        <w:spacing w:after="0"/>
      </w:pPr>
    </w:p>
    <w:p w:rsidR="00AA4400" w:rsidRPr="005F73C6" w:rsidRDefault="00AA4400" w:rsidP="00D061EA">
      <w:pPr>
        <w:pStyle w:val="Heading2"/>
        <w:spacing w:before="0" w:after="0"/>
      </w:pPr>
      <w:bookmarkStart w:id="33" w:name="_Toc74421554"/>
      <w:r w:rsidRPr="005F73C6">
        <w:t>Aims and Objectives of Project</w:t>
      </w:r>
      <w:bookmarkEnd w:id="33"/>
    </w:p>
    <w:p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rsidR="00F5263A" w:rsidRPr="005F73C6" w:rsidRDefault="00F5263A" w:rsidP="00D061EA">
      <w:pPr>
        <w:spacing w:after="0"/>
        <w:rPr>
          <w:rFonts w:cs="Arial"/>
        </w:rPr>
      </w:pPr>
    </w:p>
    <w:p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rsidR="00667ED8" w:rsidRPr="005F73C6" w:rsidRDefault="00667ED8"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BA1527" w:rsidRPr="005F73C6" w:rsidRDefault="00BA1527" w:rsidP="00D061EA">
      <w:pPr>
        <w:spacing w:after="0"/>
        <w:rPr>
          <w:rFonts w:cs="Arial"/>
        </w:rPr>
      </w:pPr>
    </w:p>
    <w:p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rsidR="00D3076D" w:rsidRPr="005F73C6" w:rsidRDefault="00D3076D" w:rsidP="00D3076D">
      <w:pPr>
        <w:spacing w:after="0"/>
        <w:rPr>
          <w:rFonts w:cs="Arial"/>
        </w:rPr>
      </w:pPr>
    </w:p>
    <w:p w:rsidR="00D3076D" w:rsidRPr="005F73C6" w:rsidRDefault="00D3076D">
      <w:pPr>
        <w:spacing w:after="0" w:line="240" w:lineRule="auto"/>
        <w:jc w:val="left"/>
        <w:rPr>
          <w:rFonts w:cs="Arial"/>
        </w:rPr>
      </w:pPr>
      <w:r w:rsidRPr="005F73C6">
        <w:rPr>
          <w:rFonts w:cs="Arial"/>
        </w:rPr>
        <w:br w:type="page"/>
      </w:r>
    </w:p>
    <w:p w:rsidR="00D3076D" w:rsidRPr="005F73C6" w:rsidRDefault="00D3076D" w:rsidP="009A2B24">
      <w:pPr>
        <w:pStyle w:val="Chapter"/>
        <w:spacing w:after="0"/>
        <w:jc w:val="both"/>
      </w:pPr>
      <w:bookmarkStart w:id="34" w:name="_Toc74421555"/>
      <w:r w:rsidRPr="005F73C6">
        <w:lastRenderedPageBreak/>
        <w:t>Chapter 2: Literature Review</w:t>
      </w:r>
      <w:bookmarkEnd w:id="34"/>
    </w:p>
    <w:p w:rsidR="00B9500D" w:rsidRPr="005F73C6" w:rsidRDefault="00B9500D" w:rsidP="009A2B24">
      <w:pPr>
        <w:pStyle w:val="Heading1"/>
        <w:spacing w:before="0" w:after="0"/>
        <w:jc w:val="both"/>
      </w:pPr>
      <w:r w:rsidRPr="005F73C6">
        <w:t>Chapter 2: Literature Review</w:t>
      </w:r>
      <w:bookmarkStart w:id="35" w:name="_Toc74403073"/>
      <w:bookmarkStart w:id="36" w:name="_Toc74421556"/>
      <w:bookmarkEnd w:id="35"/>
      <w:bookmarkEnd w:id="36"/>
    </w:p>
    <w:p w:rsidR="00B9500D" w:rsidRPr="005F73C6" w:rsidRDefault="00B9500D" w:rsidP="009A2B24">
      <w:pPr>
        <w:pStyle w:val="Heading2"/>
        <w:spacing w:before="0" w:after="0"/>
        <w:jc w:val="both"/>
      </w:pPr>
      <w:bookmarkStart w:id="37" w:name="_Toc74421557"/>
      <w:r w:rsidRPr="005F73C6">
        <w:t>Introduction</w:t>
      </w:r>
      <w:bookmarkEnd w:id="37"/>
    </w:p>
    <w:p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rsidR="00B9500D" w:rsidRPr="005F73C6" w:rsidRDefault="00B9500D" w:rsidP="009A2B24">
      <w:pPr>
        <w:spacing w:after="0"/>
      </w:pPr>
    </w:p>
    <w:p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rsidR="002334E7" w:rsidRPr="005F73C6" w:rsidRDefault="002334E7" w:rsidP="009A2B24">
      <w:pPr>
        <w:spacing w:after="0"/>
      </w:pPr>
    </w:p>
    <w:p w:rsidR="00B9500D" w:rsidRPr="005F73C6" w:rsidRDefault="00B9500D" w:rsidP="009A2B24">
      <w:pPr>
        <w:pStyle w:val="Heading2"/>
        <w:spacing w:before="0" w:after="0"/>
        <w:jc w:val="both"/>
      </w:pPr>
      <w:bookmarkStart w:id="38" w:name="_Toc74421558"/>
      <w:r w:rsidRPr="005F73C6">
        <w:t>An Issue with Instructional Education</w:t>
      </w:r>
      <w:bookmarkEnd w:id="38"/>
    </w:p>
    <w:p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5544F1">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rsidR="00B9500D" w:rsidRPr="005F73C6" w:rsidRDefault="00B9500D" w:rsidP="009A2B24">
      <w:pPr>
        <w:spacing w:after="0"/>
        <w:rPr>
          <w:rFonts w:cs="Arial"/>
        </w:rPr>
      </w:pPr>
    </w:p>
    <w:p w:rsidR="002334E7"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5544F1">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5544F1">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4F13">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4F13">
        <w:rPr>
          <w:rFonts w:cs="Arial"/>
          <w:noProof/>
        </w:rPr>
        <w:t>(Gibson et al., 2006)</w:t>
      </w:r>
      <w:r w:rsidR="00384F13">
        <w:rPr>
          <w:rFonts w:cs="Arial"/>
        </w:rPr>
        <w:fldChar w:fldCharType="end"/>
      </w:r>
      <w:r w:rsidR="00384F13">
        <w:rPr>
          <w:rFonts w:cs="Arial"/>
        </w:rPr>
        <w:t xml:space="preserve">. </w:t>
      </w:r>
    </w:p>
    <w:p w:rsidR="002334E7" w:rsidRDefault="002334E7" w:rsidP="009A2B24">
      <w:pPr>
        <w:spacing w:after="0"/>
        <w:rPr>
          <w:rFonts w:cs="Arial"/>
        </w:rPr>
      </w:pPr>
    </w:p>
    <w:p w:rsidR="00A14DFE" w:rsidRDefault="00A14DFE" w:rsidP="009A2B24">
      <w:pPr>
        <w:spacing w:after="0"/>
        <w:rPr>
          <w:rFonts w:cs="Arial"/>
        </w:rPr>
      </w:pPr>
    </w:p>
    <w:p w:rsidR="00A14DFE" w:rsidRDefault="00A14DFE" w:rsidP="009A2B24">
      <w:pPr>
        <w:spacing w:after="0"/>
        <w:rPr>
          <w:rFonts w:cs="Arial"/>
        </w:rPr>
      </w:pPr>
    </w:p>
    <w:p w:rsidR="00A14DFE" w:rsidRDefault="00A14DFE" w:rsidP="009A2B24">
      <w:pPr>
        <w:spacing w:after="0"/>
        <w:rPr>
          <w:rFonts w:cs="Arial"/>
        </w:rPr>
      </w:pPr>
    </w:p>
    <w:p w:rsidR="00A14DFE" w:rsidRPr="005F73C6" w:rsidRDefault="00A14DFE" w:rsidP="009A2B24">
      <w:pPr>
        <w:spacing w:after="0"/>
        <w:rPr>
          <w:rFonts w:cs="Arial"/>
        </w:rPr>
      </w:pPr>
    </w:p>
    <w:p w:rsidR="002334E7" w:rsidRPr="005F73C6" w:rsidRDefault="002334E7" w:rsidP="002334E7">
      <w:pPr>
        <w:pStyle w:val="Caption"/>
        <w:spacing w:after="0" w:line="360" w:lineRule="auto"/>
        <w:rPr>
          <w:rFonts w:cs="Arial"/>
          <w:color w:val="auto"/>
        </w:rPr>
      </w:pPr>
      <w:bookmarkStart w:id="39" w:name="_Toc74421570"/>
      <w:r w:rsidRPr="005F73C6">
        <w:rPr>
          <w:color w:val="auto"/>
        </w:rPr>
        <w:lastRenderedPageBreak/>
        <w:t xml:space="preserve">Table </w:t>
      </w:r>
      <w:r w:rsidRPr="005F73C6">
        <w:rPr>
          <w:color w:val="auto"/>
        </w:rPr>
        <w:fldChar w:fldCharType="begin"/>
      </w:r>
      <w:r w:rsidRPr="005F73C6">
        <w:rPr>
          <w:color w:val="auto"/>
        </w:rPr>
        <w:instrText xml:space="preserve"> SEQ Table \* ARABIC </w:instrText>
      </w:r>
      <w:r w:rsidRPr="005F73C6">
        <w:rPr>
          <w:color w:val="auto"/>
        </w:rPr>
        <w:fldChar w:fldCharType="separate"/>
      </w:r>
      <w:r w:rsidR="00E4754C">
        <w:rPr>
          <w:noProof/>
          <w:color w:val="auto"/>
        </w:rPr>
        <w:t>1</w:t>
      </w:r>
      <w:r w:rsidRPr="005F73C6">
        <w:rPr>
          <w:color w:val="auto"/>
        </w:rPr>
        <w:fldChar w:fldCharType="end"/>
      </w:r>
      <w:r w:rsidRPr="005F73C6">
        <w:rPr>
          <w:color w:val="auto"/>
        </w:rPr>
        <w:t>: Organisational Needs Between the Industrial and Information Ages - Adapted from Reigeluth (1996)</w:t>
      </w:r>
      <w:bookmarkEnd w:id="39"/>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rsidTr="002334E7">
        <w:tc>
          <w:tcPr>
            <w:tcW w:w="4537" w:type="dxa"/>
            <w:tcBorders>
              <w:top w:val="single" w:sz="4" w:space="0" w:color="auto"/>
              <w:bottom w:val="double" w:sz="4" w:space="0" w:color="auto"/>
            </w:tcBorders>
            <w:shd w:val="clear" w:color="auto" w:fill="auto"/>
          </w:tcPr>
          <w:p w:rsidR="00B9500D" w:rsidRPr="005F73C6" w:rsidRDefault="00B9500D" w:rsidP="009A2B24">
            <w:pPr>
              <w:spacing w:after="0"/>
              <w:rPr>
                <w:rFonts w:cs="Arial"/>
                <w:b/>
                <w:sz w:val="24"/>
              </w:rPr>
            </w:pPr>
            <w:r w:rsidRPr="005F73C6">
              <w:rPr>
                <w:rFonts w:cs="Arial"/>
                <w:b/>
                <w:sz w:val="24"/>
              </w:rPr>
              <w:t>Industrial Age</w:t>
            </w:r>
          </w:p>
        </w:tc>
        <w:tc>
          <w:tcPr>
            <w:tcW w:w="4534" w:type="dxa"/>
            <w:tcBorders>
              <w:top w:val="single" w:sz="4" w:space="0" w:color="auto"/>
              <w:bottom w:val="double" w:sz="4" w:space="0" w:color="auto"/>
            </w:tcBorders>
            <w:shd w:val="clear" w:color="auto" w:fill="auto"/>
          </w:tcPr>
          <w:p w:rsidR="00B9500D" w:rsidRPr="005F73C6" w:rsidRDefault="00B9500D" w:rsidP="009A2B24">
            <w:pPr>
              <w:spacing w:after="0"/>
              <w:rPr>
                <w:rFonts w:cs="Arial"/>
                <w:b/>
                <w:sz w:val="24"/>
              </w:rPr>
            </w:pPr>
            <w:r w:rsidRPr="005F73C6">
              <w:rPr>
                <w:rFonts w:cs="Arial"/>
                <w:b/>
                <w:sz w:val="24"/>
              </w:rPr>
              <w:t>Information Age</w:t>
            </w:r>
          </w:p>
        </w:tc>
      </w:tr>
      <w:tr w:rsidR="00B9500D" w:rsidRPr="005F73C6" w:rsidTr="002334E7">
        <w:tc>
          <w:tcPr>
            <w:tcW w:w="4537" w:type="dxa"/>
            <w:tcBorders>
              <w:top w:val="double" w:sz="4" w:space="0" w:color="auto"/>
            </w:tcBorders>
            <w:shd w:val="clear" w:color="auto" w:fill="auto"/>
          </w:tcPr>
          <w:p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rsidR="00B9500D" w:rsidRPr="005F73C6" w:rsidRDefault="00B9500D" w:rsidP="009A2B24">
            <w:pPr>
              <w:spacing w:after="0"/>
              <w:rPr>
                <w:rFonts w:cs="Arial"/>
              </w:rPr>
            </w:pPr>
            <w:r w:rsidRPr="005F73C6">
              <w:rPr>
                <w:rFonts w:cs="Arial"/>
              </w:rPr>
              <w:t>Customisation</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rsidR="00B9500D" w:rsidRPr="005F73C6" w:rsidRDefault="00B9500D" w:rsidP="009A2B24">
            <w:pPr>
              <w:spacing w:after="0"/>
              <w:rPr>
                <w:rFonts w:cs="Arial"/>
              </w:rPr>
            </w:pPr>
            <w:r w:rsidRPr="005F73C6">
              <w:rPr>
                <w:rFonts w:cs="Arial"/>
              </w:rPr>
              <w:t>Cooperative relations</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ompliance</w:t>
            </w:r>
          </w:p>
        </w:tc>
        <w:tc>
          <w:tcPr>
            <w:tcW w:w="4534" w:type="dxa"/>
            <w:shd w:val="clear" w:color="auto" w:fill="auto"/>
          </w:tcPr>
          <w:p w:rsidR="00B9500D" w:rsidRPr="005F73C6" w:rsidRDefault="00B9500D" w:rsidP="009A2B24">
            <w:pPr>
              <w:spacing w:after="0"/>
              <w:rPr>
                <w:rFonts w:cs="Arial"/>
              </w:rPr>
            </w:pPr>
            <w:r w:rsidRPr="005F73C6">
              <w:rPr>
                <w:rFonts w:cs="Arial"/>
              </w:rPr>
              <w:t>Initiative</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onformity</w:t>
            </w:r>
          </w:p>
        </w:tc>
        <w:tc>
          <w:tcPr>
            <w:tcW w:w="4534" w:type="dxa"/>
            <w:shd w:val="clear" w:color="auto" w:fill="auto"/>
          </w:tcPr>
          <w:p w:rsidR="00B9500D" w:rsidRPr="005F73C6" w:rsidRDefault="00B9500D" w:rsidP="009A2B24">
            <w:pPr>
              <w:spacing w:after="0"/>
              <w:rPr>
                <w:rFonts w:cs="Arial"/>
              </w:rPr>
            </w:pPr>
            <w:r w:rsidRPr="005F73C6">
              <w:rPr>
                <w:rFonts w:cs="Arial"/>
              </w:rPr>
              <w:t>Diversity</w:t>
            </w:r>
          </w:p>
        </w:tc>
      </w:tr>
      <w:tr w:rsidR="00B9500D" w:rsidRPr="005F73C6" w:rsidTr="002334E7">
        <w:tc>
          <w:tcPr>
            <w:tcW w:w="4537" w:type="dxa"/>
            <w:shd w:val="clear" w:color="auto" w:fill="auto"/>
          </w:tcPr>
          <w:p w:rsidR="00B9500D" w:rsidRPr="005F73C6" w:rsidRDefault="00B9500D" w:rsidP="009A2B24">
            <w:pPr>
              <w:spacing w:after="0"/>
              <w:rPr>
                <w:rFonts w:cs="Arial"/>
              </w:rPr>
            </w:pPr>
            <w:r w:rsidRPr="005F73C6">
              <w:rPr>
                <w:rFonts w:cs="Arial"/>
              </w:rPr>
              <w:t>CEO as “king”</w:t>
            </w:r>
          </w:p>
        </w:tc>
        <w:tc>
          <w:tcPr>
            <w:tcW w:w="4534" w:type="dxa"/>
            <w:shd w:val="clear" w:color="auto" w:fill="auto"/>
          </w:tcPr>
          <w:p w:rsidR="00B9500D" w:rsidRPr="005F73C6" w:rsidRDefault="00B9500D" w:rsidP="009A2B24">
            <w:pPr>
              <w:spacing w:after="0"/>
              <w:rPr>
                <w:rFonts w:cs="Arial"/>
              </w:rPr>
            </w:pPr>
            <w:r w:rsidRPr="005F73C6">
              <w:rPr>
                <w:rFonts w:cs="Arial"/>
              </w:rPr>
              <w:t>Customer as “King”</w:t>
            </w:r>
          </w:p>
        </w:tc>
      </w:tr>
    </w:tbl>
    <w:p w:rsidR="00A14DFE" w:rsidRDefault="00A14DFE" w:rsidP="009A2B24">
      <w:pPr>
        <w:spacing w:after="0"/>
        <w:rPr>
          <w:rFonts w:cs="Arial"/>
          <w:color w:val="000000" w:themeColor="text1"/>
        </w:rPr>
      </w:pPr>
    </w:p>
    <w:p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rsidR="00BF5039" w:rsidRDefault="00BF5039" w:rsidP="009D7EE2">
      <w:pPr>
        <w:spacing w:after="0"/>
        <w:rPr>
          <w:rFonts w:cs="Arial"/>
          <w:color w:val="000000" w:themeColor="text1"/>
        </w:rPr>
      </w:pPr>
    </w:p>
    <w:p w:rsidR="00B9500D" w:rsidRPr="005F73C6" w:rsidRDefault="00B9500D" w:rsidP="009D7EE2">
      <w:pPr>
        <w:spacing w:after="0"/>
        <w:rPr>
          <w:rFonts w:cs="Arial"/>
          <w:color w:val="000000" w:themeColor="text1"/>
        </w:rPr>
      </w:pPr>
      <w:r w:rsidRPr="005F73C6">
        <w:rPr>
          <w:rFonts w:cs="Arial"/>
          <w:color w:val="000000" w:themeColor="text1"/>
        </w:rPr>
        <w:t xml:space="preserve">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 increasing rate due to further technological developments </w:t>
      </w:r>
      <w:r w:rsidRPr="005F73C6">
        <w:rPr>
          <w:rFonts w:cs="Arial"/>
          <w:color w:val="000000" w:themeColor="text1"/>
        </w:rPr>
        <w:fldChar w:fldCharType="begin"/>
      </w:r>
      <w:r w:rsidR="005544F1">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5544F1">
        <w:rPr>
          <w:rFonts w:cs="Arial"/>
          <w:noProof/>
          <w:color w:val="000000" w:themeColor="text1"/>
        </w:rPr>
        <w:t>(Gibson et al., 2006; Reigeluth, 1996)</w:t>
      </w:r>
      <w:r w:rsidRPr="005F73C6">
        <w:rPr>
          <w:rFonts w:cs="Arial"/>
          <w:color w:val="000000" w:themeColor="text1"/>
        </w:rPr>
        <w:fldChar w:fldCharType="end"/>
      </w:r>
      <w:r w:rsidRPr="005F73C6">
        <w:rPr>
          <w:rFonts w:cs="Arial"/>
          <w:color w:val="000000" w:themeColor="text1"/>
        </w:rPr>
        <w:t xml:space="preserve">. The most notable of 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Pr="005F73C6">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Pr="005F73C6">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rsidR="00B9500D" w:rsidRPr="005F73C6" w:rsidRDefault="00B9500D" w:rsidP="009A2B24">
      <w:pPr>
        <w:spacing w:after="0"/>
        <w:rPr>
          <w:rFonts w:cs="Arial"/>
          <w:color w:val="000000" w:themeColor="text1"/>
        </w:rPr>
      </w:pPr>
    </w:p>
    <w:p w:rsidR="00B9500D" w:rsidRDefault="00B9500D" w:rsidP="009A2B24">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w:t>
      </w:r>
      <w:r w:rsidR="005C48B9">
        <w:rPr>
          <w:rFonts w:cs="Arial"/>
          <w:color w:val="000000" w:themeColor="text1"/>
        </w:rPr>
        <w:t>Ackoff (1991) hold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5C48B9">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5C48B9">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5C48B9"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5C48B9" w:rsidRPr="005F73C6">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Pr="005F73C6">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Pr="005F73C6">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rsidR="00FD3A98" w:rsidRDefault="00FD3A98" w:rsidP="009A2B24">
      <w:pPr>
        <w:spacing w:after="0"/>
        <w:rPr>
          <w:rFonts w:cs="Arial"/>
          <w:color w:val="000000" w:themeColor="text1"/>
        </w:rPr>
      </w:pPr>
    </w:p>
    <w:p w:rsidR="00FD3A98" w:rsidRPr="005F73C6" w:rsidRDefault="00FD3A98" w:rsidP="009A2B24">
      <w:pPr>
        <w:spacing w:after="0"/>
        <w:rPr>
          <w:rFonts w:cs="Arial"/>
          <w:color w:val="000000" w:themeColor="text1"/>
        </w:rPr>
      </w:pPr>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Pr>
          <w:rFonts w:cs="Arial"/>
          <w:noProof/>
          <w:color w:val="000000" w:themeColor="text1"/>
        </w:rPr>
        <w:t>(Reigeluth, 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rsidR="00B9500D" w:rsidRPr="005F73C6" w:rsidRDefault="00B9500D" w:rsidP="009A2B24">
      <w:pPr>
        <w:spacing w:after="0"/>
        <w:rPr>
          <w:rFonts w:cs="Arial"/>
        </w:rPr>
      </w:pPr>
    </w:p>
    <w:p w:rsidR="00B9500D" w:rsidRPr="005F73C6" w:rsidRDefault="00B9500D" w:rsidP="009A2B24">
      <w:pPr>
        <w:pStyle w:val="Heading2"/>
        <w:spacing w:before="0" w:after="0"/>
        <w:jc w:val="both"/>
        <w:rPr>
          <w:iCs w:val="0"/>
          <w:szCs w:val="20"/>
        </w:rPr>
      </w:pPr>
      <w:bookmarkStart w:id="40" w:name="_Toc74421559"/>
      <w:r w:rsidRPr="005F73C6">
        <w:t>Pedagogy and Learning Theories</w:t>
      </w:r>
      <w:bookmarkEnd w:id="40"/>
    </w:p>
    <w:p w:rsidR="00B9500D" w:rsidRPr="005F73C6" w:rsidRDefault="00F421D1" w:rsidP="009A2B24">
      <w:pPr>
        <w:spacing w:after="0"/>
      </w:pPr>
      <w:r>
        <w:t>As one of the outcomes of this research study is a framework that details qualities and principles for a digital game to effectively present knowledge and information to a user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B9500D" w:rsidRPr="005F73C6">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B9500D" w:rsidRPr="005F73C6">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rsidR="00B9500D" w:rsidRDefault="00B9500D" w:rsidP="009A2B24">
      <w:pPr>
        <w:spacing w:after="0"/>
      </w:pPr>
    </w:p>
    <w:p w:rsidR="001E19AA" w:rsidRPr="005F73C6" w:rsidRDefault="001E19AA" w:rsidP="001E19AA">
      <w:pPr>
        <w:pStyle w:val="Heading3"/>
        <w:spacing w:before="0" w:after="0"/>
      </w:pPr>
      <w:r>
        <w:t>Learner’s at the Core of Learning</w:t>
      </w:r>
    </w:p>
    <w:p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rsidR="0051749D" w:rsidRDefault="0051749D" w:rsidP="009A2B24">
      <w:pPr>
        <w:spacing w:after="0"/>
        <w:rPr>
          <w:rStyle w:val="fontstyle01"/>
          <w:rFonts w:ascii="Arial" w:hAnsi="Arial" w:cs="Arial"/>
          <w:sz w:val="22"/>
        </w:rPr>
      </w:pPr>
    </w:p>
    <w:p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th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E55EA2">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E55EA2">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E55EA2">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E55EA2">
        <w:rPr>
          <w:rStyle w:val="fontstyle01"/>
          <w:rFonts w:ascii="Arial" w:hAnsi="Arial" w:cs="Arial"/>
          <w:noProof/>
          <w:sz w:val="22"/>
        </w:rPr>
        <w:t>(Fisch et al.,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 xml:space="preserve">The learning by teaching method works under the assumption that learners ae able to increaser their understanding on a certain topic by teaching it to other learner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Fisch et al.,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1041EC">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1041EC">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rsidR="005B126E" w:rsidRDefault="005B126E" w:rsidP="00E4754C">
      <w:pPr>
        <w:spacing w:after="0"/>
        <w:rPr>
          <w:rStyle w:val="fontstyle01"/>
          <w:rFonts w:ascii="Arial" w:hAnsi="Arial" w:cs="Arial"/>
          <w:sz w:val="22"/>
        </w:rPr>
      </w:pPr>
    </w:p>
    <w:p w:rsidR="00A14DFE" w:rsidRDefault="00A14DFE" w:rsidP="00E4754C">
      <w:pPr>
        <w:spacing w:after="0"/>
        <w:rPr>
          <w:rStyle w:val="fontstyle01"/>
          <w:rFonts w:ascii="Arial" w:hAnsi="Arial" w:cs="Arial"/>
          <w:sz w:val="22"/>
        </w:rPr>
      </w:pPr>
    </w:p>
    <w:p w:rsidR="00E4754C" w:rsidRPr="00E4754C" w:rsidRDefault="005B126E" w:rsidP="00E4754C">
      <w:pPr>
        <w:pStyle w:val="Caption"/>
        <w:spacing w:after="0"/>
        <w:rPr>
          <w:color w:val="auto"/>
        </w:rPr>
      </w:pPr>
      <w:bookmarkStart w:id="41" w:name="_Toc74421571"/>
      <w:r w:rsidRPr="00F64EED">
        <w:rPr>
          <w:color w:val="auto"/>
        </w:rPr>
        <w:lastRenderedPageBreak/>
        <w:t xml:space="preserve">Table </w:t>
      </w:r>
      <w:r w:rsidRPr="00F64EED">
        <w:rPr>
          <w:color w:val="auto"/>
        </w:rPr>
        <w:fldChar w:fldCharType="begin"/>
      </w:r>
      <w:r w:rsidRPr="00F64EED">
        <w:rPr>
          <w:color w:val="auto"/>
        </w:rPr>
        <w:instrText xml:space="preserve"> SEQ Table \* ARABIC </w:instrText>
      </w:r>
      <w:r w:rsidRPr="00F64EED">
        <w:rPr>
          <w:color w:val="auto"/>
        </w:rPr>
        <w:fldChar w:fldCharType="separate"/>
      </w:r>
      <w:r w:rsidR="00E4754C">
        <w:rPr>
          <w:noProof/>
          <w:color w:val="auto"/>
        </w:rPr>
        <w:t>2</w:t>
      </w:r>
      <w:r w:rsidRPr="00F64EED">
        <w:rPr>
          <w:color w:val="auto"/>
        </w:rPr>
        <w:fldChar w:fldCharType="end"/>
      </w:r>
      <w:r w:rsidRPr="00F64EED">
        <w:rPr>
          <w:color w:val="auto"/>
        </w:rPr>
        <w:t>: List of Several Learning Methods and Their Strengths - Adapted from (Moleda, 1995, as cited in Reigeluth, 1996)</w:t>
      </w:r>
      <w:bookmarkEnd w:id="41"/>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rsidTr="009D7EE2">
        <w:tc>
          <w:tcPr>
            <w:tcW w:w="4530" w:type="dxa"/>
            <w:tcBorders>
              <w:bottom w:val="double" w:sz="4" w:space="0" w:color="auto"/>
            </w:tcBorders>
          </w:tcPr>
          <w:p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rsidTr="009D7EE2">
        <w:tc>
          <w:tcPr>
            <w:tcW w:w="4530" w:type="dxa"/>
            <w:tcBorders>
              <w:top w:val="double" w:sz="4" w:space="0" w:color="auto"/>
            </w:tcBorders>
          </w:tcPr>
          <w:p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rsidTr="009D7EE2">
        <w:tc>
          <w:tcPr>
            <w:tcW w:w="4530" w:type="dxa"/>
          </w:tcPr>
          <w:p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rsidTr="009D7EE2">
        <w:tc>
          <w:tcPr>
            <w:tcW w:w="4530" w:type="dxa"/>
          </w:tcPr>
          <w:p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rsidTr="00A14DFE">
        <w:tc>
          <w:tcPr>
            <w:tcW w:w="4530" w:type="dxa"/>
            <w:tcBorders>
              <w:bottom w:val="single" w:sz="4" w:space="0" w:color="auto"/>
            </w:tcBorders>
          </w:tcPr>
          <w:p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rsidR="005B126E" w:rsidRDefault="005B126E" w:rsidP="00E4754C">
            <w:pPr>
              <w:spacing w:after="0"/>
              <w:jc w:val="left"/>
              <w:rPr>
                <w:rStyle w:val="fontstyle01"/>
                <w:rFonts w:ascii="Arial" w:hAnsi="Arial" w:cs="Arial"/>
                <w:sz w:val="22"/>
              </w:rPr>
            </w:pPr>
          </w:p>
        </w:tc>
      </w:tr>
    </w:tbl>
    <w:p w:rsidR="00B9500D" w:rsidRDefault="00B9500D" w:rsidP="009A2B24">
      <w:pPr>
        <w:spacing w:after="0"/>
      </w:pPr>
    </w:p>
    <w:p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BA05C3">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BA05C3">
        <w:rPr>
          <w:noProof/>
        </w:rPr>
        <w:t>(Dempsey et al.,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5C46BA">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5C46BA">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5544F1">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5544F1">
        <w:rPr>
          <w:noProof/>
        </w:rPr>
        <w:t>(Ackoff &amp; Greenberg, 2008; Reigeluth, 1996)</w:t>
      </w:r>
      <w:r w:rsidR="005C46BA">
        <w:fldChar w:fldCharType="end"/>
      </w:r>
      <w:r w:rsidR="005C46BA">
        <w:t>.</w:t>
      </w:r>
    </w:p>
    <w:p w:rsidR="006D6D9C" w:rsidRDefault="006D6D9C" w:rsidP="009A2B24">
      <w:pPr>
        <w:spacing w:after="0"/>
      </w:pPr>
    </w:p>
    <w:p w:rsidR="001E19AA" w:rsidRDefault="001E19AA" w:rsidP="001E19AA">
      <w:pPr>
        <w:pStyle w:val="Heading3"/>
        <w:spacing w:before="0" w:after="0"/>
      </w:pPr>
      <w:r>
        <w:t>Merrill’s First Principles of Instruction</w:t>
      </w:r>
    </w:p>
    <w:p w:rsidR="00BA05C3" w:rsidRDefault="003A7B79" w:rsidP="001E19AA">
      <w:pPr>
        <w:spacing w:after="0"/>
      </w:pPr>
      <w:r>
        <w:t xml:space="preserve">Another approach to leaning is for it to take place in a problem-centred environment. </w:t>
      </w:r>
      <w:r w:rsidR="00C958F9">
        <w:t xml:space="preserve">One such instructional theory that follows this principle is that of Merrill’s First Principles of Instruction. Before discussing the principles in this theory, Merrill (2002) provides a few definitions for terms hey make use of. A principle is a relationship that is always true regardless of the environment it is applied in </w:t>
      </w:r>
      <w:r w:rsidR="00C958F9">
        <w:fldChar w:fldCharType="begin"/>
      </w:r>
      <w:r w:rsidR="00C958F9">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C958F9">
        <w:fldChar w:fldCharType="separate"/>
      </w:r>
      <w:r w:rsidR="00C958F9">
        <w:rPr>
          <w:noProof/>
        </w:rPr>
        <w:t>(Merrill, 2002)</w:t>
      </w:r>
      <w:r w:rsidR="00C958F9">
        <w:fldChar w:fldCharType="end"/>
      </w:r>
      <w:r w:rsidR="00C958F9">
        <w:t xml:space="preserve">. A practice is any instructional activity </w:t>
      </w:r>
      <w:r w:rsidR="00C958F9">
        <w:fldChar w:fldCharType="begin"/>
      </w:r>
      <w:r w:rsidR="00C958F9">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C958F9">
        <w:fldChar w:fldCharType="separate"/>
      </w:r>
      <w:r w:rsidR="00C958F9">
        <w:rPr>
          <w:noProof/>
        </w:rPr>
        <w:t>(Merrill, 2002)</w:t>
      </w:r>
      <w:r w:rsidR="00C958F9">
        <w:fldChar w:fldCharType="end"/>
      </w:r>
      <w:r w:rsidR="00C958F9">
        <w:t xml:space="preserve">. A program is a means of instruction that makes use of several practices </w:t>
      </w:r>
      <w:r w:rsidR="00C958F9">
        <w:fldChar w:fldCharType="begin"/>
      </w:r>
      <w:r w:rsidR="00C958F9">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C958F9">
        <w:fldChar w:fldCharType="separate"/>
      </w:r>
      <w:r w:rsidR="00C958F9">
        <w:rPr>
          <w:noProof/>
        </w:rPr>
        <w:t>(Merrill, 2002)</w:t>
      </w:r>
      <w:r w:rsidR="00C958F9">
        <w:fldChar w:fldCharType="end"/>
      </w:r>
      <w:r w:rsidR="00C958F9">
        <w:t>. Merrill (2002) states that the first principles described are able to be implemented in any instructional system or environment as they are “design oriented” and as such relate more to creating learning environments rather than describing the means of knowledge transfer.</w:t>
      </w:r>
    </w:p>
    <w:p w:rsidR="006D6D9C" w:rsidRDefault="006D6D9C" w:rsidP="009A2B24">
      <w:pPr>
        <w:spacing w:after="0"/>
      </w:pPr>
    </w:p>
    <w:p w:rsidR="006D6D9C" w:rsidRDefault="00505691" w:rsidP="009A2B24">
      <w:pPr>
        <w:spacing w:after="0"/>
      </w:pPr>
      <w:r>
        <w:t>The first principle is that the learning is problem centred.</w:t>
      </w:r>
    </w:p>
    <w:p w:rsidR="00505691" w:rsidRDefault="00505691" w:rsidP="009A2B24">
      <w:pPr>
        <w:spacing w:after="0"/>
      </w:pPr>
    </w:p>
    <w:p w:rsidR="00505691" w:rsidRDefault="00505691" w:rsidP="009A2B24">
      <w:pPr>
        <w:spacing w:after="0"/>
      </w:pPr>
      <w:r>
        <w:t>The second principle is Activation which means that learning happens whenever previous experiences are used.</w:t>
      </w:r>
    </w:p>
    <w:p w:rsidR="00505691" w:rsidRDefault="00505691" w:rsidP="009A2B24">
      <w:pPr>
        <w:spacing w:after="0"/>
      </w:pPr>
    </w:p>
    <w:p w:rsidR="00505691" w:rsidRDefault="00505691" w:rsidP="009A2B24">
      <w:pPr>
        <w:spacing w:after="0"/>
      </w:pPr>
      <w:r>
        <w:lastRenderedPageBreak/>
        <w:t xml:space="preserve">The third principle, Demonstration, proposes that learning takes place when the activities undertaken impart the knowledge instead of stating the information. </w:t>
      </w:r>
    </w:p>
    <w:p w:rsidR="00505691" w:rsidRDefault="00505691" w:rsidP="009A2B24">
      <w:pPr>
        <w:spacing w:after="0"/>
      </w:pPr>
    </w:p>
    <w:p w:rsidR="00505691" w:rsidRDefault="00505691" w:rsidP="009A2B24">
      <w:pPr>
        <w:spacing w:after="0"/>
      </w:pPr>
      <w:r>
        <w:t>The fourth principle is Application which states that leaning takes place when learners actively solve problems with the new knowledge they have acquired.</w:t>
      </w:r>
    </w:p>
    <w:p w:rsidR="00505691" w:rsidRDefault="00505691" w:rsidP="009A2B24">
      <w:pPr>
        <w:spacing w:after="0"/>
      </w:pPr>
    </w:p>
    <w:p w:rsidR="00505691" w:rsidRDefault="00505691" w:rsidP="009A2B24">
      <w:pPr>
        <w:spacing w:after="0"/>
      </w:pPr>
      <w:r>
        <w:t>The fifth, and final, principle is integration which is when the knowledge a learner has acquires s used by them in their everyday life.</w:t>
      </w:r>
    </w:p>
    <w:p w:rsidR="00384F13" w:rsidRDefault="00384F13" w:rsidP="009A2B24">
      <w:pPr>
        <w:spacing w:after="0"/>
      </w:pPr>
    </w:p>
    <w:p w:rsidR="00384F13" w:rsidRPr="00E410EC" w:rsidRDefault="00384F13" w:rsidP="009A2B24">
      <w:pPr>
        <w:spacing w:after="0"/>
        <w:rPr>
          <w:color w:val="4F81BD" w:themeColor="accent1"/>
        </w:rPr>
      </w:pPr>
      <w:r w:rsidRPr="00E410EC">
        <w:rPr>
          <w:color w:val="4F81BD" w:themeColor="accent1"/>
        </w:rPr>
        <w:t>Reigeluth</w:t>
      </w:r>
    </w:p>
    <w:p w:rsidR="00384F13" w:rsidRPr="00E410EC" w:rsidRDefault="00384F13" w:rsidP="009A2B24">
      <w:pPr>
        <w:spacing w:after="0"/>
        <w:rPr>
          <w:color w:val="4F81BD" w:themeColor="accent1"/>
        </w:rPr>
      </w:pPr>
    </w:p>
    <w:p w:rsidR="004523E8" w:rsidRPr="00E410EC" w:rsidRDefault="00A14DFE" w:rsidP="009A2B24">
      <w:pPr>
        <w:spacing w:after="0"/>
        <w:rPr>
          <w:color w:val="4F81BD" w:themeColor="accent1"/>
        </w:rPr>
      </w:pPr>
      <w:r w:rsidRPr="00E410EC">
        <w:rPr>
          <w:color w:val="4F81BD" w:themeColor="accent1"/>
        </w:rPr>
        <w:t xml:space="preserve">Motivations role – </w:t>
      </w:r>
      <w:proofErr w:type="spellStart"/>
      <w:r w:rsidRPr="00E410EC">
        <w:rPr>
          <w:color w:val="4F81BD" w:themeColor="accent1"/>
        </w:rPr>
        <w:t>kapp</w:t>
      </w:r>
      <w:proofErr w:type="spellEnd"/>
      <w:r w:rsidRPr="00E410EC">
        <w:rPr>
          <w:color w:val="4F81BD" w:themeColor="accent1"/>
        </w:rPr>
        <w:t xml:space="preserve"> lists a few; discuss 2 maybe??</w:t>
      </w:r>
    </w:p>
    <w:p w:rsidR="00E4754C" w:rsidRPr="005F73C6" w:rsidRDefault="00E4754C" w:rsidP="009A2B24">
      <w:pPr>
        <w:spacing w:after="0"/>
      </w:pPr>
    </w:p>
    <w:p w:rsidR="00B9500D" w:rsidRPr="005F73C6" w:rsidRDefault="00B9500D" w:rsidP="009A2B24">
      <w:pPr>
        <w:pStyle w:val="Heading2"/>
        <w:spacing w:before="0" w:after="0"/>
        <w:jc w:val="both"/>
      </w:pPr>
      <w:bookmarkStart w:id="42" w:name="_Toc74421560"/>
      <w:r w:rsidRPr="005F73C6">
        <w:t>An Approach Through Ludology</w:t>
      </w:r>
      <w:bookmarkEnd w:id="42"/>
    </w:p>
    <w:p w:rsidR="003615B4" w:rsidRDefault="003615B4" w:rsidP="003615B4">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Pr>
          <w:noProof/>
        </w:rPr>
        <w:t>(Virvou</w:t>
      </w:r>
      <w:r w:rsidRPr="009B73A7">
        <w:rPr>
          <w:i/>
          <w:noProof/>
        </w:rPr>
        <w:t xml:space="preserve"> et al</w:t>
      </w:r>
      <w:r>
        <w:rPr>
          <w:noProof/>
        </w:rPr>
        <w:t>., 2005)</w:t>
      </w:r>
      <w:r>
        <w:fldChar w:fldCharType="end"/>
      </w:r>
      <w:r>
        <w:t>.</w:t>
      </w:r>
    </w:p>
    <w:p w:rsidR="003615B4" w:rsidRDefault="003615B4" w:rsidP="009A2B24">
      <w:pPr>
        <w:spacing w:after="0"/>
      </w:pPr>
    </w:p>
    <w:p w:rsidR="00B9500D" w:rsidRDefault="00B9500D" w:rsidP="009A2B24">
      <w:pPr>
        <w:spacing w:after="0"/>
      </w:pPr>
      <w:r w:rsidRPr="005F73C6">
        <w:t xml:space="preserve">To be able to implement a digital game as a means of learning, an understanding of games in general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rsidR="00F421D1" w:rsidRDefault="00F421D1" w:rsidP="009A2B24">
      <w:pPr>
        <w:spacing w:after="0"/>
      </w:pPr>
    </w:p>
    <w:p w:rsidR="00B9500D" w:rsidRPr="005F73C6" w:rsidRDefault="00B9500D" w:rsidP="009A2B24">
      <w:pPr>
        <w:pStyle w:val="Heading3"/>
        <w:spacing w:before="0" w:after="0"/>
        <w:jc w:val="both"/>
      </w:pPr>
      <w:bookmarkStart w:id="43" w:name="_Toc74421561"/>
      <w:r w:rsidRPr="005F73C6">
        <w:t>What is Ludology</w:t>
      </w:r>
      <w:bookmarkEnd w:id="43"/>
    </w:p>
    <w:p w:rsidR="00B9500D" w:rsidRPr="005F73C6" w:rsidRDefault="00B9500D" w:rsidP="009A2B24">
      <w:pPr>
        <w:spacing w:after="0"/>
      </w:pPr>
      <w:r w:rsidRPr="005F73C6">
        <w:t>Ludology is the formal and academic study of games</w:t>
      </w:r>
    </w:p>
    <w:p w:rsidR="00B9500D" w:rsidRPr="005F73C6" w:rsidRDefault="00F816E6" w:rsidP="009A2B24">
      <w:pPr>
        <w:spacing w:after="0"/>
      </w:pPr>
      <w:r>
        <w:t xml:space="preserve"> </w:t>
      </w:r>
    </w:p>
    <w:p w:rsidR="00B9500D" w:rsidRPr="005F73C6" w:rsidRDefault="00B9500D" w:rsidP="009A2B24">
      <w:pPr>
        <w:pStyle w:val="Heading3"/>
        <w:spacing w:before="0" w:after="0"/>
        <w:jc w:val="both"/>
      </w:pPr>
      <w:bookmarkStart w:id="44" w:name="_Toc74421562"/>
      <w:r w:rsidRPr="005F73C6">
        <w:t>Serious Games</w:t>
      </w:r>
      <w:bookmarkEnd w:id="44"/>
    </w:p>
    <w:p w:rsidR="00F816E6" w:rsidRDefault="00B9500D" w:rsidP="009A2B24">
      <w:pPr>
        <w:spacing w:after="0"/>
        <w:rPr>
          <w:rFonts w:cs="Arial"/>
        </w:rPr>
      </w:pPr>
      <w:r w:rsidRPr="00277DED">
        <w:rPr>
          <w:rFonts w:cs="Arial"/>
        </w:rPr>
        <w:t>Annetta (2008) states that the movement to include video games in teaching and training began in 2003, two years after the field of ludology began to gain traction</w:t>
      </w:r>
      <w:r w:rsidR="00277DED">
        <w:rPr>
          <w:rFonts w:cs="Arial"/>
        </w:rPr>
        <w:t xml:space="preserve"> itself</w:t>
      </w:r>
      <w:r w:rsidRPr="00277DED">
        <w:rPr>
          <w:rFonts w:cs="Arial"/>
        </w:rPr>
        <w:t xml:space="preserve">. </w:t>
      </w:r>
      <w:r w:rsidR="00277DED">
        <w:rPr>
          <w:rFonts w:cs="Arial"/>
        </w:rPr>
        <w:t>The typ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rsidR="00B9500D" w:rsidRPr="00277DED" w:rsidRDefault="00F816E6" w:rsidP="009A2B24">
      <w:pPr>
        <w:spacing w:after="0"/>
        <w:rPr>
          <w:rFonts w:cs="Arial"/>
        </w:rPr>
      </w:pPr>
      <w:r>
        <w:rPr>
          <w:rFonts w:cs="Arial"/>
        </w:rPr>
        <w:t xml:space="preserve">What are serious games </w:t>
      </w:r>
      <w:proofErr w:type="spellStart"/>
      <w:r>
        <w:rPr>
          <w:rFonts w:cs="Arial"/>
        </w:rPr>
        <w:t>tho</w:t>
      </w:r>
      <w:proofErr w:type="spellEnd"/>
      <w:r>
        <w:rPr>
          <w:rFonts w:cs="Arial"/>
        </w:rPr>
        <w:t>???</w:t>
      </w:r>
    </w:p>
    <w:p w:rsidR="00B9500D" w:rsidRPr="005F73C6" w:rsidRDefault="00B9500D" w:rsidP="009A2B24">
      <w:pPr>
        <w:spacing w:after="0"/>
        <w:rPr>
          <w:rFonts w:cs="Arial"/>
          <w:i/>
        </w:rPr>
      </w:pPr>
    </w:p>
    <w:p w:rsidR="00B9500D" w:rsidRPr="00E410EC" w:rsidRDefault="00B9500D" w:rsidP="009A2B24">
      <w:pPr>
        <w:spacing w:after="0"/>
        <w:rPr>
          <w:rFonts w:cs="Arial"/>
          <w:i/>
          <w:color w:val="C0504D" w:themeColor="accent2"/>
        </w:rPr>
      </w:pPr>
      <w:r w:rsidRPr="00E410EC">
        <w:rPr>
          <w:rFonts w:cs="Arial"/>
          <w:i/>
          <w:color w:val="C0504D" w:themeColor="accent2"/>
        </w:rPr>
        <w:t>Virvou, Katsionis and Manos (2005:54) mention that the endeavour to create serious games has yet to reach schools due to certain criticisms about games in general that hinders this.</w:t>
      </w:r>
    </w:p>
    <w:p w:rsidR="00B9500D" w:rsidRPr="00E410EC" w:rsidRDefault="00B9500D" w:rsidP="009A2B24">
      <w:pPr>
        <w:spacing w:after="0"/>
        <w:rPr>
          <w:rFonts w:cs="Arial"/>
          <w:i/>
          <w:color w:val="C0504D" w:themeColor="accent2"/>
        </w:rPr>
      </w:pPr>
    </w:p>
    <w:p w:rsidR="00B9500D" w:rsidRPr="00E410EC" w:rsidRDefault="00B9500D" w:rsidP="009A2B24">
      <w:pPr>
        <w:spacing w:after="0"/>
        <w:rPr>
          <w:rFonts w:cs="Arial"/>
          <w:i/>
          <w:color w:val="C0504D" w:themeColor="accent2"/>
        </w:rPr>
      </w:pPr>
      <w:r w:rsidRPr="00E410EC">
        <w:rPr>
          <w:rFonts w:cs="Arial"/>
          <w:i/>
          <w:color w:val="C0504D" w:themeColor="accent2"/>
        </w:rPr>
        <w:lastRenderedPageBreak/>
        <w:t xml:space="preserve">The study of serious games became more theoretical and discussion-based at lower levels and more applied with actual use at higher levels, with a great impact on medical fields and training. As such, there is a fair amount of theoretical research on specific aspects that relate to serious games as simulations and within ludology as a whole, but only a few mention the qualities a game needs to better present information to a user. As such, theoretical knowledge on gamification a general learning theories will be analysed to develop this framework of qualities. </w:t>
      </w:r>
    </w:p>
    <w:p w:rsidR="00B9500D" w:rsidRPr="005F73C6" w:rsidRDefault="00B9500D" w:rsidP="009A2B24">
      <w:pPr>
        <w:keepLines w:val="0"/>
        <w:spacing w:after="0"/>
        <w:contextualSpacing/>
        <w:rPr>
          <w:rFonts w:cs="Arial"/>
          <w:szCs w:val="22"/>
        </w:rPr>
      </w:pPr>
    </w:p>
    <w:p w:rsidR="00B9500D" w:rsidRPr="00E410EC" w:rsidRDefault="00B9500D" w:rsidP="009A2B24">
      <w:pPr>
        <w:pStyle w:val="ListParagraph"/>
        <w:keepLines w:val="0"/>
        <w:numPr>
          <w:ilvl w:val="0"/>
          <w:numId w:val="45"/>
        </w:numPr>
        <w:spacing w:after="0"/>
        <w:rPr>
          <w:color w:val="8064A2" w:themeColor="accent4"/>
          <w:lang w:eastAsia="en-ZA"/>
        </w:rPr>
      </w:pPr>
      <w:r w:rsidRPr="00E410EC">
        <w:rPr>
          <w:rFonts w:cs="Arial"/>
          <w:bCs/>
          <w:color w:val="8064A2" w:themeColor="accent4"/>
          <w:szCs w:val="22"/>
          <w:lang w:val="af-ZA"/>
        </w:rPr>
        <w:t>Serious Games for education and training (</w:t>
      </w:r>
      <w:r w:rsidRPr="00E410EC">
        <w:rPr>
          <w:rFonts w:cs="Arial"/>
          <w:color w:val="8064A2" w:themeColor="accent4"/>
          <w:szCs w:val="22"/>
          <w:lang w:val="af-ZA"/>
        </w:rPr>
        <w:t>De Gloria, Bellotti, Berta, Lavagnino, 2014)</w:t>
      </w:r>
    </w:p>
    <w:p w:rsidR="00B9500D" w:rsidRPr="00E410EC" w:rsidRDefault="00B9500D" w:rsidP="009A2B24">
      <w:pPr>
        <w:pStyle w:val="ListParagraph"/>
        <w:spacing w:after="0"/>
        <w:ind w:left="360"/>
        <w:rPr>
          <w:color w:val="8064A2" w:themeColor="accent4"/>
        </w:rPr>
      </w:pPr>
      <w:r w:rsidRPr="00E410EC">
        <w:rPr>
          <w:color w:val="8064A2" w:themeColor="accent4"/>
        </w:rPr>
        <w:t>https://www.designtoolbox.co.uk/strategies/three-genres-of-game-research/</w:t>
      </w:r>
    </w:p>
    <w:p w:rsidR="00B9500D" w:rsidRPr="00E410EC" w:rsidRDefault="00B9500D" w:rsidP="009A2B24">
      <w:pPr>
        <w:pStyle w:val="ListParagraph"/>
        <w:spacing w:after="0"/>
        <w:ind w:left="360"/>
        <w:rPr>
          <w:rFonts w:ascii="Times New Roman" w:hAnsi="Times New Roman"/>
          <w:color w:val="8064A2" w:themeColor="accent4"/>
          <w:sz w:val="24"/>
          <w:lang w:eastAsia="en-GB"/>
        </w:rPr>
      </w:pPr>
      <w:r w:rsidRPr="00E410EC">
        <w:rPr>
          <w:color w:val="8064A2" w:themeColor="accent4"/>
        </w:rPr>
        <w:t>What are the characteristics of educational games? ‎</w:t>
      </w:r>
    </w:p>
    <w:tbl>
      <w:tblPr>
        <w:tblW w:w="9910" w:type="dxa"/>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558"/>
        <w:gridCol w:w="7352"/>
      </w:tblGrid>
      <w:tr w:rsidR="00E410EC" w:rsidRPr="00E410EC" w:rsidTr="00F421D1">
        <w:trPr>
          <w:trHeight w:val="373"/>
          <w:tblCellSpacing w:w="15" w:type="dxa"/>
        </w:trPr>
        <w:tc>
          <w:tcPr>
            <w:tcW w:w="2513" w:type="dxa"/>
            <w:vAlign w:val="center"/>
            <w:hideMark/>
          </w:tcPr>
          <w:p w:rsidR="00B9500D" w:rsidRPr="00E410EC" w:rsidRDefault="00B9500D" w:rsidP="009A2B24">
            <w:pPr>
              <w:spacing w:after="0"/>
              <w:rPr>
                <w:color w:val="8064A2" w:themeColor="accent4"/>
              </w:rPr>
            </w:pPr>
            <w:r w:rsidRPr="00E410EC">
              <w:rPr>
                <w:rStyle w:val="Strong"/>
                <w:color w:val="8064A2" w:themeColor="accent4"/>
              </w:rPr>
              <w:t>Characteristic</w:t>
            </w:r>
          </w:p>
        </w:tc>
        <w:tc>
          <w:tcPr>
            <w:tcW w:w="7307" w:type="dxa"/>
            <w:vAlign w:val="center"/>
            <w:hideMark/>
          </w:tcPr>
          <w:p w:rsidR="00B9500D" w:rsidRPr="00E410EC" w:rsidRDefault="00B9500D" w:rsidP="009A2B24">
            <w:pPr>
              <w:spacing w:after="0"/>
              <w:rPr>
                <w:color w:val="8064A2" w:themeColor="accent4"/>
              </w:rPr>
            </w:pPr>
            <w:r w:rsidRPr="00E410EC">
              <w:rPr>
                <w:rStyle w:val="Strong"/>
                <w:color w:val="8064A2" w:themeColor="accent4"/>
              </w:rPr>
              <w:t>Description</w:t>
            </w:r>
          </w:p>
        </w:tc>
      </w:tr>
      <w:tr w:rsidR="00E410EC" w:rsidRPr="00E410EC" w:rsidTr="00F421D1">
        <w:trPr>
          <w:trHeight w:val="357"/>
          <w:tblCellSpacing w:w="15" w:type="dxa"/>
        </w:trPr>
        <w:tc>
          <w:tcPr>
            <w:tcW w:w="2513" w:type="dxa"/>
            <w:vAlign w:val="center"/>
            <w:hideMark/>
          </w:tcPr>
          <w:p w:rsidR="00B9500D" w:rsidRPr="00E410EC" w:rsidRDefault="00B9500D" w:rsidP="009A2B24">
            <w:pPr>
              <w:spacing w:after="0"/>
              <w:rPr>
                <w:color w:val="8064A2" w:themeColor="accent4"/>
              </w:rPr>
            </w:pPr>
            <w:r w:rsidRPr="00E410EC">
              <w:rPr>
                <w:color w:val="8064A2" w:themeColor="accent4"/>
              </w:rPr>
              <w:t>Rule‎-based</w:t>
            </w:r>
          </w:p>
        </w:tc>
        <w:tc>
          <w:tcPr>
            <w:tcW w:w="7307" w:type="dxa"/>
            <w:vAlign w:val="center"/>
            <w:hideMark/>
          </w:tcPr>
          <w:p w:rsidR="00B9500D" w:rsidRPr="00E410EC" w:rsidRDefault="00B9500D" w:rsidP="009A2B24">
            <w:pPr>
              <w:spacing w:after="0"/>
              <w:rPr>
                <w:color w:val="8064A2" w:themeColor="accent4"/>
              </w:rPr>
            </w:pPr>
            <w:r w:rsidRPr="00E410EC">
              <w:rPr>
                <w:color w:val="8064A2" w:themeColor="accent4"/>
              </w:rPr>
              <w:t>Events occur based on a set of knowable rules.</w:t>
            </w:r>
          </w:p>
        </w:tc>
      </w:tr>
      <w:tr w:rsidR="00E410EC" w:rsidRPr="00E410EC" w:rsidTr="00F421D1">
        <w:trPr>
          <w:trHeight w:val="357"/>
          <w:tblCellSpacing w:w="15" w:type="dxa"/>
        </w:trPr>
        <w:tc>
          <w:tcPr>
            <w:tcW w:w="2513" w:type="dxa"/>
            <w:vAlign w:val="center"/>
            <w:hideMark/>
          </w:tcPr>
          <w:p w:rsidR="00B9500D" w:rsidRPr="00E410EC" w:rsidRDefault="00B9500D" w:rsidP="009A2B24">
            <w:pPr>
              <w:spacing w:after="0"/>
              <w:rPr>
                <w:color w:val="8064A2" w:themeColor="accent4"/>
              </w:rPr>
            </w:pPr>
            <w:r w:rsidRPr="00E410EC">
              <w:rPr>
                <w:color w:val="8064A2" w:themeColor="accent4"/>
              </w:rPr>
              <w:t>Responsive</w:t>
            </w:r>
          </w:p>
        </w:tc>
        <w:tc>
          <w:tcPr>
            <w:tcW w:w="7307" w:type="dxa"/>
            <w:vAlign w:val="center"/>
            <w:hideMark/>
          </w:tcPr>
          <w:p w:rsidR="00B9500D" w:rsidRPr="00E410EC" w:rsidRDefault="00B9500D" w:rsidP="009A2B24">
            <w:pPr>
              <w:spacing w:after="0"/>
              <w:rPr>
                <w:color w:val="8064A2" w:themeColor="accent4"/>
              </w:rPr>
            </w:pPr>
            <w:r w:rsidRPr="00E410EC">
              <w:rPr>
                <w:color w:val="8064A2" w:themeColor="accent4"/>
              </w:rPr>
              <w:t>Environment allows for player to act and responds promptly and saliently.</w:t>
            </w:r>
          </w:p>
        </w:tc>
      </w:tr>
      <w:tr w:rsidR="00E410EC" w:rsidRPr="00E410EC" w:rsidTr="00F421D1">
        <w:trPr>
          <w:trHeight w:val="357"/>
          <w:tblCellSpacing w:w="15" w:type="dxa"/>
        </w:trPr>
        <w:tc>
          <w:tcPr>
            <w:tcW w:w="2513" w:type="dxa"/>
            <w:vAlign w:val="center"/>
            <w:hideMark/>
          </w:tcPr>
          <w:p w:rsidR="00B9500D" w:rsidRPr="00E410EC" w:rsidRDefault="00B9500D" w:rsidP="009A2B24">
            <w:pPr>
              <w:spacing w:after="0"/>
              <w:rPr>
                <w:color w:val="8064A2" w:themeColor="accent4"/>
              </w:rPr>
            </w:pPr>
            <w:r w:rsidRPr="00E410EC">
              <w:rPr>
                <w:color w:val="8064A2" w:themeColor="accent4"/>
              </w:rPr>
              <w:t>Challenging</w:t>
            </w:r>
          </w:p>
        </w:tc>
        <w:tc>
          <w:tcPr>
            <w:tcW w:w="7307" w:type="dxa"/>
            <w:vAlign w:val="center"/>
            <w:hideMark/>
          </w:tcPr>
          <w:p w:rsidR="00B9500D" w:rsidRPr="00E410EC" w:rsidRDefault="00B9500D" w:rsidP="009A2B24">
            <w:pPr>
              <w:spacing w:after="0"/>
              <w:rPr>
                <w:color w:val="8064A2" w:themeColor="accent4"/>
              </w:rPr>
            </w:pPr>
            <w:r w:rsidRPr="00E410EC">
              <w:rPr>
                <w:color w:val="8064A2" w:themeColor="accent4"/>
              </w:rPr>
              <w:t>Environment provides opportunities for success on difficult tasks.</w:t>
            </w:r>
          </w:p>
        </w:tc>
      </w:tr>
      <w:tr w:rsidR="00B9500D" w:rsidRPr="00E410EC" w:rsidTr="00F421D1">
        <w:trPr>
          <w:trHeight w:val="731"/>
          <w:tblCellSpacing w:w="15" w:type="dxa"/>
        </w:trPr>
        <w:tc>
          <w:tcPr>
            <w:tcW w:w="2513" w:type="dxa"/>
            <w:vAlign w:val="center"/>
            <w:hideMark/>
          </w:tcPr>
          <w:p w:rsidR="00B9500D" w:rsidRPr="00E410EC" w:rsidRDefault="00B9500D" w:rsidP="009A2B24">
            <w:pPr>
              <w:spacing w:after="0"/>
              <w:rPr>
                <w:color w:val="8064A2" w:themeColor="accent4"/>
              </w:rPr>
            </w:pPr>
            <w:r w:rsidRPr="00E410EC">
              <w:rPr>
                <w:color w:val="8064A2" w:themeColor="accent4"/>
              </w:rPr>
              <w:t>Cumulative</w:t>
            </w:r>
          </w:p>
        </w:tc>
        <w:tc>
          <w:tcPr>
            <w:tcW w:w="7307" w:type="dxa"/>
            <w:vAlign w:val="center"/>
            <w:hideMark/>
          </w:tcPr>
          <w:p w:rsidR="00B9500D" w:rsidRPr="00E410EC" w:rsidRDefault="00B9500D" w:rsidP="009A2B24">
            <w:pPr>
              <w:spacing w:after="0"/>
              <w:rPr>
                <w:color w:val="8064A2" w:themeColor="accent4"/>
              </w:rPr>
            </w:pPr>
            <w:r w:rsidRPr="00E410EC">
              <w:rPr>
                <w:color w:val="8064A2" w:themeColor="accent4"/>
              </w:rPr>
              <w:t>Current state of the environment reflects player’s previous actions and allows for assessment of progress towards goals.</w:t>
            </w:r>
          </w:p>
        </w:tc>
      </w:tr>
    </w:tbl>
    <w:p w:rsidR="00B9500D" w:rsidRPr="00E410EC" w:rsidRDefault="00B9500D" w:rsidP="009A2B24">
      <w:pPr>
        <w:spacing w:after="0"/>
        <w:rPr>
          <w:rFonts w:ascii="Times New Roman" w:hAnsi="Times New Roman"/>
          <w:color w:val="8064A2" w:themeColor="accent4"/>
          <w:sz w:val="27"/>
          <w:lang w:eastAsia="en-GB"/>
        </w:rPr>
      </w:pPr>
    </w:p>
    <w:p w:rsidR="00B9500D" w:rsidRPr="00E410EC" w:rsidRDefault="00B9500D" w:rsidP="009A2B24">
      <w:pPr>
        <w:keepLines w:val="0"/>
        <w:numPr>
          <w:ilvl w:val="1"/>
          <w:numId w:val="45"/>
        </w:numPr>
        <w:spacing w:after="0"/>
        <w:contextualSpacing/>
        <w:rPr>
          <w:rFonts w:cs="Arial"/>
          <w:color w:val="8064A2" w:themeColor="accent4"/>
          <w:szCs w:val="22"/>
          <w:lang w:val="af-ZA"/>
        </w:rPr>
      </w:pPr>
      <w:r w:rsidRPr="00E410EC">
        <w:rPr>
          <w:rFonts w:cs="Arial"/>
          <w:color w:val="8064A2" w:themeColor="accent4"/>
          <w:szCs w:val="22"/>
          <w:lang w:val="af-ZA"/>
        </w:rPr>
        <w:t>A cognitive theory of multimedia learning: Implications for design principles RE Mayer</w:t>
      </w:r>
    </w:p>
    <w:p w:rsidR="00B9500D" w:rsidRPr="00E410EC" w:rsidRDefault="00B9500D" w:rsidP="009A2B24">
      <w:pPr>
        <w:keepLines w:val="0"/>
        <w:numPr>
          <w:ilvl w:val="1"/>
          <w:numId w:val="45"/>
        </w:numPr>
        <w:spacing w:after="0"/>
        <w:contextualSpacing/>
        <w:rPr>
          <w:rFonts w:cs="Arial"/>
          <w:color w:val="8064A2" w:themeColor="accent4"/>
          <w:szCs w:val="22"/>
          <w:lang w:val="af-ZA"/>
        </w:rPr>
      </w:pPr>
      <w:r w:rsidRPr="00E410EC">
        <w:rPr>
          <w:rFonts w:cs="Arial"/>
          <w:color w:val="8064A2" w:themeColor="accent4"/>
          <w:szCs w:val="22"/>
          <w:lang w:val="af-ZA"/>
        </w:rPr>
        <w:t>Computer Games in Education (Mayer, 2019)</w:t>
      </w:r>
    </w:p>
    <w:p w:rsidR="00B9500D" w:rsidRDefault="00B9500D" w:rsidP="009A2B24">
      <w:pPr>
        <w:keepLines w:val="0"/>
        <w:spacing w:after="0"/>
        <w:contextualSpacing/>
        <w:rPr>
          <w:rFonts w:cs="Arial"/>
          <w:szCs w:val="22"/>
        </w:rPr>
      </w:pPr>
    </w:p>
    <w:p w:rsidR="00F816E6" w:rsidRPr="005F73C6" w:rsidRDefault="00F816E6" w:rsidP="00F816E6">
      <w:pPr>
        <w:spacing w:after="0"/>
        <w:rPr>
          <w:rFonts w:cs="Arial"/>
          <w:i/>
          <w:noProof/>
          <w:color w:val="C0504D" w:themeColor="accent2"/>
        </w:rPr>
      </w:pPr>
      <w:r w:rsidRPr="00E410EC">
        <w:rPr>
          <w:rFonts w:cs="Arial"/>
          <w:i/>
          <w:color w:val="C0504D" w:themeColor="accent2"/>
        </w:rPr>
        <w:t xml:space="preserve">Annetta (2008) states that the movement to include video games in teaching and training began in 2003, two years after the field of ludology began to gain traction. These types of games are called “serious games”. These types of games have already had an impact on the military, medical and higher business education fields early in their conception and this trend continues to day with most serious games being used within the medical fields specifically </w:t>
      </w:r>
      <w:r w:rsidRPr="00E410EC">
        <w:rPr>
          <w:rFonts w:cs="Arial"/>
          <w:i/>
          <w:noProof/>
          <w:color w:val="C0504D" w:themeColor="accent2"/>
        </w:rPr>
        <w:t>(Annetta, 2008)</w:t>
      </w:r>
      <w:r w:rsidRPr="00E410EC">
        <w:rPr>
          <w:rFonts w:cs="Arial"/>
          <w:i/>
          <w:color w:val="C0504D" w:themeColor="accent2"/>
        </w:rPr>
        <w:t xml:space="preserve">. However, there were attempts to use serious games, as simulations, within physics and engineering </w:t>
      </w:r>
      <w:r w:rsidRPr="00E410EC">
        <w:rPr>
          <w:rFonts w:cs="Arial"/>
          <w:i/>
          <w:noProof/>
          <w:color w:val="C0504D" w:themeColor="accent2"/>
        </w:rPr>
        <w:t xml:space="preserve">(Deshpande &amp; Huang, 2011). </w:t>
      </w:r>
      <w:r w:rsidRPr="00E410EC">
        <w:rPr>
          <w:rFonts w:cs="Arial"/>
          <w:i/>
          <w:noProof/>
          <w:color w:val="1F497D" w:themeColor="text2"/>
        </w:rPr>
        <w:t>Use as link to simulation games</w:t>
      </w:r>
    </w:p>
    <w:p w:rsidR="00F816E6" w:rsidRDefault="00F816E6" w:rsidP="009A2B24">
      <w:pPr>
        <w:keepLines w:val="0"/>
        <w:spacing w:after="0"/>
        <w:contextualSpacing/>
        <w:rPr>
          <w:rFonts w:cs="Arial"/>
          <w:szCs w:val="22"/>
        </w:rPr>
      </w:pPr>
    </w:p>
    <w:p w:rsidR="00F816E6" w:rsidRPr="005F73C6" w:rsidRDefault="00F816E6" w:rsidP="009A2B24">
      <w:pPr>
        <w:keepLines w:val="0"/>
        <w:spacing w:after="0"/>
        <w:contextualSpacing/>
        <w:rPr>
          <w:rFonts w:cs="Arial"/>
          <w:szCs w:val="22"/>
        </w:rPr>
      </w:pPr>
    </w:p>
    <w:p w:rsidR="00F816E6" w:rsidRPr="005F73C6" w:rsidRDefault="00F816E6" w:rsidP="00F816E6">
      <w:pPr>
        <w:pStyle w:val="Heading3"/>
        <w:spacing w:before="0" w:after="0"/>
        <w:jc w:val="both"/>
      </w:pPr>
      <w:bookmarkStart w:id="45" w:name="_Toc74421563"/>
      <w:r w:rsidRPr="005F73C6">
        <w:t>Games as Simulation</w:t>
      </w:r>
      <w:bookmarkEnd w:id="45"/>
    </w:p>
    <w:p w:rsidR="00F816E6" w:rsidRPr="005F73C6" w:rsidRDefault="00F816E6" w:rsidP="00F816E6">
      <w:pPr>
        <w:spacing w:after="0"/>
      </w:pPr>
      <w:proofErr w:type="spellStart"/>
      <w:r w:rsidRPr="005F73C6">
        <w:t>Oievh</w:t>
      </w:r>
      <w:proofErr w:type="spellEnd"/>
    </w:p>
    <w:p w:rsidR="00F816E6" w:rsidRPr="005F73C6" w:rsidRDefault="00F816E6" w:rsidP="00F816E6">
      <w:pPr>
        <w:spacing w:after="0"/>
      </w:pPr>
    </w:p>
    <w:p w:rsidR="00F816E6" w:rsidRPr="005F73C6" w:rsidRDefault="00F816E6" w:rsidP="00F816E6">
      <w:pPr>
        <w:spacing w:after="0"/>
        <w:rPr>
          <w:rFonts w:cs="Arial"/>
          <w:i/>
        </w:rPr>
      </w:pPr>
      <w:r w:rsidRPr="00E410EC">
        <w:rPr>
          <w:rFonts w:cs="Arial"/>
          <w:i/>
          <w:color w:val="C0504D" w:themeColor="accent2"/>
        </w:rPr>
        <w:lastRenderedPageBreak/>
        <w:t>Deshpande and Huang (2011:399)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sidRPr="005F73C6">
        <w:rPr>
          <w:rFonts w:cs="Arial"/>
          <w:i/>
        </w:rPr>
        <w:t>.</w:t>
      </w:r>
    </w:p>
    <w:p w:rsidR="00F816E6" w:rsidRDefault="00F816E6" w:rsidP="00F816E6">
      <w:pPr>
        <w:spacing w:after="0"/>
      </w:pPr>
    </w:p>
    <w:p w:rsidR="00F816E6" w:rsidRPr="00E410EC" w:rsidRDefault="00F816E6" w:rsidP="00F816E6">
      <w:pPr>
        <w:keepLines w:val="0"/>
        <w:numPr>
          <w:ilvl w:val="0"/>
          <w:numId w:val="44"/>
        </w:numPr>
        <w:spacing w:after="0"/>
        <w:contextualSpacing/>
        <w:rPr>
          <w:rFonts w:cs="Arial"/>
          <w:color w:val="8064A2" w:themeColor="accent4"/>
          <w:szCs w:val="22"/>
        </w:rPr>
      </w:pPr>
      <w:r w:rsidRPr="00E410EC">
        <w:rPr>
          <w:rFonts w:cs="Arial"/>
          <w:color w:val="8064A2" w:themeColor="accent4"/>
          <w:szCs w:val="22"/>
        </w:rPr>
        <w:t>Ludology from Representation to Simulation (Frasca, 2002)</w:t>
      </w:r>
    </w:p>
    <w:p w:rsidR="00F816E6" w:rsidRPr="00E410EC" w:rsidRDefault="00F816E6" w:rsidP="00F816E6">
      <w:pPr>
        <w:keepLines w:val="0"/>
        <w:numPr>
          <w:ilvl w:val="0"/>
          <w:numId w:val="44"/>
        </w:numPr>
        <w:spacing w:after="0"/>
        <w:contextualSpacing/>
        <w:rPr>
          <w:rFonts w:cs="Arial"/>
          <w:color w:val="8064A2" w:themeColor="accent4"/>
          <w:szCs w:val="22"/>
        </w:rPr>
      </w:pPr>
      <w:r w:rsidRPr="00E410EC">
        <w:rPr>
          <w:rFonts w:cs="Arial"/>
          <w:color w:val="8064A2" w:themeColor="accent4"/>
          <w:szCs w:val="22"/>
        </w:rPr>
        <w:t>Simulation versus narrative: Introduction to Ludology (Frasca, 2013)</w:t>
      </w:r>
    </w:p>
    <w:p w:rsidR="00F816E6" w:rsidRPr="005F73C6" w:rsidRDefault="00F816E6" w:rsidP="00F816E6">
      <w:pPr>
        <w:spacing w:after="0"/>
      </w:pPr>
    </w:p>
    <w:p w:rsidR="00B9500D" w:rsidRDefault="00B9500D" w:rsidP="009A2B24">
      <w:pPr>
        <w:spacing w:after="0"/>
      </w:pPr>
    </w:p>
    <w:p w:rsidR="00F816E6" w:rsidRPr="005F73C6" w:rsidRDefault="00F816E6" w:rsidP="009A2B24">
      <w:pPr>
        <w:spacing w:after="0"/>
      </w:pPr>
    </w:p>
    <w:p w:rsidR="00B9500D" w:rsidRPr="005F73C6" w:rsidRDefault="00B9500D" w:rsidP="009A2B24">
      <w:pPr>
        <w:pStyle w:val="Heading2"/>
        <w:spacing w:before="0" w:after="0"/>
        <w:jc w:val="both"/>
      </w:pPr>
      <w:bookmarkStart w:id="46" w:name="_Toc74421564"/>
      <w:r w:rsidRPr="005F73C6">
        <w:t>Gamification</w:t>
      </w:r>
      <w:bookmarkEnd w:id="46"/>
    </w:p>
    <w:p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rsidR="00B9500D" w:rsidRPr="005F73C6" w:rsidRDefault="00B9500D" w:rsidP="009A2B24">
      <w:pPr>
        <w:spacing w:after="0"/>
      </w:pPr>
    </w:p>
    <w:p w:rsidR="00B9500D" w:rsidRPr="00E410EC" w:rsidRDefault="00B9500D" w:rsidP="009A2B24">
      <w:pPr>
        <w:spacing w:after="0"/>
        <w:rPr>
          <w:color w:val="8064A2" w:themeColor="accent4"/>
          <w:lang w:eastAsia="en-ZA"/>
        </w:rPr>
      </w:pPr>
      <w:r w:rsidRPr="00E410EC">
        <w:rPr>
          <w:color w:val="8064A2" w:themeColor="accent4"/>
          <w:lang w:eastAsia="en-ZA"/>
        </w:rPr>
        <w:t>Gamification of Learning</w:t>
      </w:r>
    </w:p>
    <w:p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Discuss how gamification links to learning and what gamification is as well as how it typically works</w:t>
      </w:r>
    </w:p>
    <w:p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Link some qualities here</w:t>
      </w:r>
    </w:p>
    <w:p w:rsidR="00B9500D" w:rsidRPr="00E410EC" w:rsidRDefault="00B9500D" w:rsidP="009A2B24">
      <w:pPr>
        <w:pStyle w:val="ListParagraph"/>
        <w:keepLines w:val="0"/>
        <w:numPr>
          <w:ilvl w:val="0"/>
          <w:numId w:val="42"/>
        </w:numPr>
        <w:spacing w:after="0"/>
        <w:rPr>
          <w:color w:val="8064A2" w:themeColor="accent4"/>
          <w:lang w:eastAsia="en-ZA"/>
        </w:rPr>
      </w:pPr>
      <w:r w:rsidRPr="00E410EC">
        <w:rPr>
          <w:color w:val="8064A2" w:themeColor="accent4"/>
          <w:lang w:eastAsia="en-ZA"/>
        </w:rPr>
        <w:t>Sources:</w:t>
      </w:r>
    </w:p>
    <w:p w:rsidR="00B9500D" w:rsidRPr="00E410EC" w:rsidRDefault="00B9500D" w:rsidP="009A2B24">
      <w:pPr>
        <w:pStyle w:val="ListParagraph"/>
        <w:keepLines w:val="0"/>
        <w:numPr>
          <w:ilvl w:val="1"/>
          <w:numId w:val="42"/>
        </w:numPr>
        <w:spacing w:after="0"/>
        <w:rPr>
          <w:color w:val="8064A2" w:themeColor="accent4"/>
          <w:lang w:eastAsia="en-ZA"/>
        </w:rPr>
      </w:pPr>
      <w:r w:rsidRPr="00E410EC">
        <w:rPr>
          <w:color w:val="8064A2" w:themeColor="accent4"/>
          <w:lang w:eastAsia="en-ZA"/>
        </w:rPr>
        <w:t xml:space="preserve">Karl </w:t>
      </w:r>
      <w:proofErr w:type="spellStart"/>
      <w:r w:rsidRPr="00E410EC">
        <w:rPr>
          <w:color w:val="8064A2" w:themeColor="accent4"/>
          <w:lang w:eastAsia="en-ZA"/>
        </w:rPr>
        <w:t>Kapp</w:t>
      </w:r>
      <w:proofErr w:type="spellEnd"/>
      <w:r w:rsidRPr="00E410EC">
        <w:rPr>
          <w:color w:val="8064A2" w:themeColor="accent4"/>
          <w:lang w:eastAsia="en-ZA"/>
        </w:rPr>
        <w:t xml:space="preserve"> book (is available @bib) </w:t>
      </w:r>
    </w:p>
    <w:p w:rsidR="00B9500D" w:rsidRPr="00E410EC" w:rsidRDefault="00B9500D" w:rsidP="009A2B24">
      <w:pPr>
        <w:keepLines w:val="0"/>
        <w:spacing w:after="0"/>
        <w:ind w:left="720"/>
        <w:contextualSpacing/>
        <w:rPr>
          <w:rFonts w:cs="Arial"/>
          <w:color w:val="8064A2" w:themeColor="accent4"/>
          <w:szCs w:val="22"/>
          <w:lang w:val="af-ZA"/>
        </w:rPr>
      </w:pPr>
    </w:p>
    <w:p w:rsidR="00B9500D" w:rsidRPr="00E410EC" w:rsidRDefault="00B9500D" w:rsidP="009A2B24">
      <w:pPr>
        <w:keepLines w:val="0"/>
        <w:numPr>
          <w:ilvl w:val="0"/>
          <w:numId w:val="42"/>
        </w:numPr>
        <w:spacing w:after="0"/>
        <w:contextualSpacing/>
        <w:rPr>
          <w:rFonts w:cs="Arial"/>
          <w:color w:val="8064A2" w:themeColor="accent4"/>
          <w:szCs w:val="22"/>
          <w:lang w:val="af-ZA"/>
        </w:rPr>
      </w:pPr>
      <w:r w:rsidRPr="00E410EC">
        <w:rPr>
          <w:rFonts w:cs="Arial"/>
          <w:color w:val="8064A2" w:themeColor="accent4"/>
          <w:szCs w:val="22"/>
          <w:lang w:val="af-ZA"/>
        </w:rPr>
        <w:t>Computer Games in Education (Mayer, 2019)</w:t>
      </w:r>
    </w:p>
    <w:p w:rsidR="00B9500D" w:rsidRPr="005F73C6" w:rsidRDefault="00B9500D" w:rsidP="009A2B24">
      <w:pPr>
        <w:spacing w:after="0"/>
      </w:pPr>
    </w:p>
    <w:p w:rsidR="00B9500D" w:rsidRPr="005F73C6" w:rsidRDefault="00B9500D" w:rsidP="009A2B24">
      <w:pPr>
        <w:spacing w:after="0"/>
      </w:pPr>
    </w:p>
    <w:p w:rsidR="00B9500D" w:rsidRPr="005F73C6" w:rsidRDefault="00B9500D" w:rsidP="009A2B24">
      <w:pPr>
        <w:pStyle w:val="Heading2"/>
        <w:spacing w:before="0" w:after="0"/>
        <w:jc w:val="both"/>
      </w:pPr>
      <w:bookmarkStart w:id="47" w:name="_Toc74421565"/>
      <w:r w:rsidRPr="005F73C6">
        <w:t>Existing Gamified Teaching Systems and Educational Games</w:t>
      </w:r>
      <w:bookmarkEnd w:id="47"/>
    </w:p>
    <w:p w:rsidR="00C42FBE"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rsidR="00976AE8" w:rsidRDefault="00976AE8" w:rsidP="009A2B24">
      <w:pPr>
        <w:spacing w:after="0"/>
      </w:pPr>
    </w:p>
    <w:p w:rsidR="00976AE8" w:rsidRDefault="00976AE8" w:rsidP="009A2B24">
      <w:pPr>
        <w:spacing w:after="0"/>
      </w:pPr>
    </w:p>
    <w:p w:rsidR="00B9500D" w:rsidRPr="005F73C6" w:rsidRDefault="00B9500D" w:rsidP="009A2B24">
      <w:pPr>
        <w:spacing w:after="0"/>
      </w:pPr>
      <w:r w:rsidRPr="005F73C6">
        <w:t>just discuss briefly all the smaller examples -quest Atlantis, Babylon, wolfs den….</w:t>
      </w:r>
    </w:p>
    <w:p w:rsidR="00B9500D" w:rsidRPr="005F73C6" w:rsidRDefault="00B9500D" w:rsidP="009A2B24">
      <w:pPr>
        <w:spacing w:after="0"/>
      </w:pPr>
    </w:p>
    <w:p w:rsidR="00B9500D" w:rsidRPr="00E410EC" w:rsidRDefault="00B9500D" w:rsidP="009A2B24">
      <w:pPr>
        <w:spacing w:after="0"/>
        <w:rPr>
          <w:rFonts w:cs="Arial"/>
          <w:i/>
          <w:noProof/>
          <w:color w:val="C0504D" w:themeColor="accent2"/>
        </w:rPr>
      </w:pPr>
      <w:r w:rsidRPr="00E410EC">
        <w:rPr>
          <w:rFonts w:cs="Arial"/>
          <w:i/>
          <w:color w:val="C0504D" w:themeColor="accent2"/>
        </w:rPr>
        <w:lastRenderedPageBreak/>
        <w:t xml:space="preserve">Annetta (2008:230) discusses multiple examples of these games, such as Discover Babylon and Quest Atlantis, that had been developed to immerse children and young adolescents in an academic environment. Further examples of the use of serious games have already had an impact on the military, medical and higher business education fields early in their conception and this trend continues to this day with most serious games being used within the medical fields specifically </w:t>
      </w:r>
      <w:r w:rsidRPr="00E410EC">
        <w:rPr>
          <w:rFonts w:cs="Arial"/>
          <w:i/>
          <w:noProof/>
          <w:color w:val="C0504D" w:themeColor="accent2"/>
        </w:rPr>
        <w:t>(Annetta, 2008:229).</w:t>
      </w:r>
    </w:p>
    <w:p w:rsidR="00B9500D" w:rsidRDefault="00B9500D" w:rsidP="009A2B24">
      <w:pPr>
        <w:spacing w:after="0"/>
      </w:pPr>
    </w:p>
    <w:p w:rsidR="00C42FBE" w:rsidRPr="005F73C6" w:rsidRDefault="00C42FBE" w:rsidP="00C42FBE">
      <w:pPr>
        <w:pStyle w:val="Heading2"/>
        <w:spacing w:before="0" w:after="0"/>
        <w:jc w:val="both"/>
      </w:pPr>
      <w:bookmarkStart w:id="48" w:name="_Toc74421566"/>
      <w:r w:rsidRPr="005F73C6">
        <w:t>Potential Issues and Effects of Game-Based Learning</w:t>
      </w:r>
      <w:bookmarkEnd w:id="48"/>
    </w:p>
    <w:p w:rsidR="00C42FBE" w:rsidRDefault="00976AE8" w:rsidP="00C42FBE">
      <w:pPr>
        <w:spacing w:after="0"/>
      </w:pPr>
      <w:r>
        <w:t>Lastly, this section will document various issues and effects of using game-based leaning in attempt to ensure the framework of qualities and principles developed can avoid introducing them into the system that will be developed. Specifically, both the general effects of digital games and gamified learning (traditional teaching that makes use of several gamification tactics) will be described.</w:t>
      </w:r>
    </w:p>
    <w:p w:rsidR="00C42FBE" w:rsidRPr="005F73C6" w:rsidRDefault="00C42FBE" w:rsidP="00C42FBE">
      <w:pPr>
        <w:spacing w:after="0"/>
      </w:pPr>
    </w:p>
    <w:p w:rsidR="00C42FBE" w:rsidRPr="00E410EC" w:rsidRDefault="00C42FBE" w:rsidP="00C42FBE">
      <w:pPr>
        <w:spacing w:after="0"/>
        <w:rPr>
          <w:color w:val="8064A2" w:themeColor="accent4"/>
          <w:lang w:eastAsia="en-ZA"/>
        </w:rPr>
      </w:pPr>
      <w:bookmarkStart w:id="49" w:name="_GoBack"/>
      <w:r w:rsidRPr="00E410EC">
        <w:rPr>
          <w:color w:val="8064A2" w:themeColor="accent4"/>
          <w:lang w:eastAsia="en-ZA"/>
        </w:rPr>
        <w:t>Effects of Games (Both in General and During Early Development)</w:t>
      </w:r>
    </w:p>
    <w:p w:rsidR="00C42FBE" w:rsidRPr="00E410EC" w:rsidRDefault="00C42FBE" w:rsidP="00C42FBE">
      <w:pPr>
        <w:pStyle w:val="ListParagraph"/>
        <w:keepLines w:val="0"/>
        <w:numPr>
          <w:ilvl w:val="0"/>
          <w:numId w:val="43"/>
        </w:numPr>
        <w:spacing w:after="0"/>
        <w:rPr>
          <w:color w:val="8064A2" w:themeColor="accent4"/>
          <w:lang w:eastAsia="en-ZA"/>
        </w:rPr>
      </w:pPr>
      <w:r w:rsidRPr="00E410EC">
        <w:rPr>
          <w:color w:val="8064A2" w:themeColor="accent4"/>
          <w:lang w:eastAsia="en-ZA"/>
        </w:rPr>
        <w:t>Discuss how games affect the user</w:t>
      </w:r>
    </w:p>
    <w:p w:rsidR="00C42FBE" w:rsidRPr="00E410EC" w:rsidRDefault="00C42FBE" w:rsidP="00C42FBE">
      <w:pPr>
        <w:pStyle w:val="ListParagraph"/>
        <w:keepLines w:val="0"/>
        <w:numPr>
          <w:ilvl w:val="0"/>
          <w:numId w:val="43"/>
        </w:numPr>
        <w:spacing w:after="0"/>
        <w:rPr>
          <w:color w:val="8064A2" w:themeColor="accent4"/>
          <w:lang w:eastAsia="en-ZA"/>
        </w:rPr>
      </w:pPr>
      <w:r w:rsidRPr="00E410EC">
        <w:rPr>
          <w:color w:val="8064A2" w:themeColor="accent4"/>
          <w:lang w:eastAsia="en-ZA"/>
        </w:rPr>
        <w:t>Mention examples from case studies</w:t>
      </w:r>
    </w:p>
    <w:p w:rsidR="00C42FBE" w:rsidRPr="00E410EC" w:rsidRDefault="00C42FBE" w:rsidP="00C42FBE">
      <w:pPr>
        <w:keepLines w:val="0"/>
        <w:numPr>
          <w:ilvl w:val="0"/>
          <w:numId w:val="43"/>
        </w:numPr>
        <w:spacing w:after="0"/>
        <w:contextualSpacing/>
        <w:rPr>
          <w:rFonts w:cs="Arial"/>
          <w:bCs/>
          <w:color w:val="8064A2" w:themeColor="accent4"/>
          <w:szCs w:val="22"/>
          <w:lang w:val="af-ZA"/>
        </w:rPr>
      </w:pPr>
      <w:r w:rsidRPr="00E410EC">
        <w:rPr>
          <w:rFonts w:cs="Arial"/>
          <w:bCs/>
          <w:color w:val="8064A2" w:themeColor="accent4"/>
          <w:szCs w:val="22"/>
          <w:lang w:val="af-ZA"/>
        </w:rPr>
        <w:t>Sources:</w:t>
      </w:r>
    </w:p>
    <w:p w:rsidR="00C42FBE" w:rsidRPr="00E410EC" w:rsidRDefault="00C42FBE" w:rsidP="00C42FBE">
      <w:pPr>
        <w:keepLines w:val="0"/>
        <w:numPr>
          <w:ilvl w:val="1"/>
          <w:numId w:val="43"/>
        </w:numPr>
        <w:spacing w:after="0"/>
        <w:contextualSpacing/>
        <w:rPr>
          <w:rFonts w:cs="Arial"/>
          <w:bCs/>
          <w:color w:val="8064A2" w:themeColor="accent4"/>
          <w:szCs w:val="22"/>
          <w:lang w:val="af-ZA"/>
        </w:rPr>
      </w:pPr>
      <w:r w:rsidRPr="00E410EC">
        <w:rPr>
          <w:rFonts w:cs="Arial"/>
          <w:bCs/>
          <w:color w:val="8064A2" w:themeColor="accent4"/>
          <w:szCs w:val="22"/>
          <w:lang w:val="af-ZA"/>
        </w:rPr>
        <w:t>The Effect of Adventure Video Games on The Development of Student’s Character and Behavior (Kristiadi, Hasanudin, Sutrisno and Suwarto, 2019)</w:t>
      </w:r>
    </w:p>
    <w:p w:rsidR="00C42FBE" w:rsidRPr="00E410EC" w:rsidRDefault="00C42FBE" w:rsidP="00C42FBE">
      <w:pPr>
        <w:keepLines w:val="0"/>
        <w:numPr>
          <w:ilvl w:val="1"/>
          <w:numId w:val="43"/>
        </w:numPr>
        <w:spacing w:after="0"/>
        <w:contextualSpacing/>
        <w:rPr>
          <w:rFonts w:cs="Arial"/>
          <w:color w:val="8064A2" w:themeColor="accent4"/>
          <w:szCs w:val="22"/>
          <w:lang w:val="af-ZA"/>
        </w:rPr>
      </w:pPr>
      <w:r w:rsidRPr="00E410EC">
        <w:rPr>
          <w:rFonts w:cs="Arial"/>
          <w:color w:val="8064A2" w:themeColor="accent4"/>
          <w:szCs w:val="22"/>
          <w:lang w:val="af-ZA"/>
        </w:rPr>
        <w:t>The best game in the world: Exploring young children’s digital game -related meaning-making via design activity (Mertala &amp; Meriläinen, 2019)</w:t>
      </w:r>
    </w:p>
    <w:p w:rsidR="00C42FBE" w:rsidRPr="00E410EC" w:rsidRDefault="00C42FBE" w:rsidP="00C42FBE">
      <w:pPr>
        <w:keepLines w:val="0"/>
        <w:numPr>
          <w:ilvl w:val="1"/>
          <w:numId w:val="43"/>
        </w:numPr>
        <w:spacing w:after="0"/>
        <w:contextualSpacing/>
        <w:rPr>
          <w:rFonts w:cs="Arial"/>
          <w:color w:val="8064A2" w:themeColor="accent4"/>
          <w:szCs w:val="22"/>
          <w:lang w:val="af-ZA"/>
        </w:rPr>
      </w:pPr>
      <w:r w:rsidRPr="00E410EC">
        <w:rPr>
          <w:rFonts w:cs="Arial"/>
          <w:color w:val="8064A2" w:themeColor="accent4"/>
          <w:szCs w:val="22"/>
          <w:lang w:val="af-ZA"/>
        </w:rPr>
        <w:t>A Meta-Analysis of the Cognitive and Motivational Effects of Serious Games (Wouters , Van Nimwegen, Van Oostendorp and Van der Spek, 2012)</w:t>
      </w:r>
    </w:p>
    <w:p w:rsidR="00C42FBE" w:rsidRPr="00E410EC" w:rsidRDefault="00C42FBE" w:rsidP="00C42FBE">
      <w:pPr>
        <w:keepLines w:val="0"/>
        <w:numPr>
          <w:ilvl w:val="1"/>
          <w:numId w:val="43"/>
        </w:numPr>
        <w:spacing w:after="0"/>
        <w:contextualSpacing/>
        <w:rPr>
          <w:rFonts w:cs="Arial"/>
          <w:color w:val="8064A2" w:themeColor="accent4"/>
          <w:szCs w:val="22"/>
        </w:rPr>
      </w:pPr>
      <w:r w:rsidRPr="00E410EC">
        <w:rPr>
          <w:rFonts w:cs="Arial"/>
          <w:bCs/>
          <w:color w:val="8064A2" w:themeColor="accent4"/>
          <w:szCs w:val="22"/>
          <w:lang w:val="af-ZA"/>
        </w:rPr>
        <w:t>Extensive childhood experience with Pokémon suggests eccentricity drives organization of visual cortex (Gomez</w:t>
      </w:r>
      <w:r w:rsidRPr="00E410EC">
        <w:rPr>
          <w:rFonts w:cs="Arial"/>
          <w:color w:val="8064A2" w:themeColor="accent4"/>
          <w:szCs w:val="22"/>
          <w:lang w:val="af-ZA"/>
        </w:rPr>
        <w:t xml:space="preserve">, </w:t>
      </w:r>
      <w:r w:rsidRPr="00E410EC">
        <w:rPr>
          <w:rFonts w:cs="Arial"/>
          <w:bCs/>
          <w:color w:val="8064A2" w:themeColor="accent4"/>
          <w:szCs w:val="22"/>
          <w:lang w:val="af-ZA"/>
        </w:rPr>
        <w:t>Barnett</w:t>
      </w:r>
      <w:r w:rsidRPr="00E410EC">
        <w:rPr>
          <w:rFonts w:cs="Arial"/>
          <w:color w:val="8064A2" w:themeColor="accent4"/>
          <w:szCs w:val="22"/>
          <w:lang w:val="af-ZA"/>
        </w:rPr>
        <w:t xml:space="preserve">, </w:t>
      </w:r>
      <w:r w:rsidRPr="00E410EC">
        <w:rPr>
          <w:rFonts w:cs="Arial"/>
          <w:bCs/>
          <w:color w:val="8064A2" w:themeColor="accent4"/>
          <w:szCs w:val="22"/>
          <w:lang w:val="af-ZA"/>
        </w:rPr>
        <w:t>Grill-Spector, 2019)</w:t>
      </w:r>
    </w:p>
    <w:bookmarkEnd w:id="49"/>
    <w:p w:rsidR="00C42FBE" w:rsidRPr="005F73C6" w:rsidRDefault="00C42FBE" w:rsidP="009A2B24">
      <w:pPr>
        <w:spacing w:after="0"/>
      </w:pPr>
    </w:p>
    <w:p w:rsidR="00B9500D" w:rsidRPr="005F73C6" w:rsidRDefault="00B9500D" w:rsidP="009A2B24">
      <w:pPr>
        <w:spacing w:after="0"/>
      </w:pPr>
    </w:p>
    <w:p w:rsidR="00B9500D" w:rsidRPr="005F73C6" w:rsidRDefault="00B9500D" w:rsidP="009A2B24">
      <w:pPr>
        <w:pStyle w:val="Heading2"/>
        <w:spacing w:before="0" w:after="0"/>
        <w:jc w:val="both"/>
      </w:pPr>
      <w:bookmarkStart w:id="50" w:name="_Toc74421567"/>
      <w:r w:rsidRPr="005F73C6">
        <w:t>Conclusion/Summary</w:t>
      </w:r>
      <w:bookmarkEnd w:id="50"/>
    </w:p>
    <w:p w:rsidR="00B9500D" w:rsidRDefault="00B9500D" w:rsidP="009A2B24">
      <w:pPr>
        <w:spacing w:after="0"/>
      </w:pPr>
      <w:r w:rsidRPr="005F73C6">
        <w:t>Damn, shit works….</w:t>
      </w:r>
    </w:p>
    <w:p w:rsidR="00844305" w:rsidRDefault="00844305" w:rsidP="009A2B24">
      <w:pPr>
        <w:spacing w:after="0"/>
      </w:pPr>
    </w:p>
    <w:p w:rsidR="00844305" w:rsidRDefault="00844305">
      <w:pPr>
        <w:keepLines w:val="0"/>
        <w:spacing w:after="0" w:line="240" w:lineRule="auto"/>
        <w:jc w:val="left"/>
      </w:pPr>
      <w:r>
        <w:br w:type="page"/>
      </w:r>
    </w:p>
    <w:p w:rsidR="00230E62" w:rsidRPr="005F73C6" w:rsidRDefault="00230E62" w:rsidP="00D061EA">
      <w:pPr>
        <w:pStyle w:val="Chapter"/>
        <w:spacing w:after="0"/>
      </w:pPr>
      <w:bookmarkStart w:id="51" w:name="_Toc74421568"/>
      <w:r w:rsidRPr="005F73C6">
        <w:lastRenderedPageBreak/>
        <w:t>Reference List</w:t>
      </w:r>
      <w:bookmarkEnd w:id="51"/>
    </w:p>
    <w:bookmarkEnd w:id="28"/>
    <w:bookmarkEnd w:id="29"/>
    <w:p w:rsidR="00C958F9" w:rsidRPr="00C958F9" w:rsidRDefault="003E0258" w:rsidP="00C958F9">
      <w:pPr>
        <w:pStyle w:val="EndNoteBibliography"/>
        <w:spacing w:after="0"/>
        <w:ind w:left="720" w:hanging="720"/>
      </w:pPr>
      <w:r w:rsidRPr="005F73C6">
        <w:fldChar w:fldCharType="begin"/>
      </w:r>
      <w:r w:rsidRPr="005F73C6">
        <w:instrText xml:space="preserve"> ADDIN EN.REFLIST </w:instrText>
      </w:r>
      <w:r w:rsidRPr="005F73C6">
        <w:fldChar w:fldCharType="separate"/>
      </w:r>
      <w:r w:rsidR="00C958F9" w:rsidRPr="00C958F9">
        <w:t xml:space="preserve">Ackoff, R. L. (1991). Teaching versus learning. </w:t>
      </w:r>
      <w:r w:rsidR="00C958F9" w:rsidRPr="00C958F9">
        <w:rPr>
          <w:i/>
        </w:rPr>
        <w:t>Systems practice</w:t>
      </w:r>
      <w:r w:rsidR="00C958F9" w:rsidRPr="00C958F9">
        <w:t>,</w:t>
      </w:r>
      <w:r w:rsidR="00C958F9" w:rsidRPr="00C958F9">
        <w:rPr>
          <w:i/>
        </w:rPr>
        <w:t xml:space="preserve"> 4</w:t>
      </w:r>
      <w:r w:rsidR="00C958F9" w:rsidRPr="00C958F9">
        <w:t xml:space="preserve">(3), 179-180. </w:t>
      </w:r>
    </w:p>
    <w:p w:rsidR="00C958F9" w:rsidRPr="00C958F9" w:rsidRDefault="00C958F9" w:rsidP="00C958F9">
      <w:pPr>
        <w:pStyle w:val="EndNoteBibliography"/>
        <w:spacing w:after="0"/>
        <w:ind w:left="720" w:hanging="720"/>
      </w:pPr>
      <w:r w:rsidRPr="00C958F9">
        <w:t xml:space="preserve">Ackoff, R. L., &amp; Greenberg, D. (2008). </w:t>
      </w:r>
      <w:r w:rsidRPr="00C958F9">
        <w:rPr>
          <w:i/>
        </w:rPr>
        <w:t>Turning learning right side up: Putting education back on track</w:t>
      </w:r>
      <w:r w:rsidRPr="00C958F9">
        <w:t xml:space="preserve">. Pearson Prentice Hall. </w:t>
      </w:r>
    </w:p>
    <w:p w:rsidR="00C958F9" w:rsidRPr="00C958F9" w:rsidRDefault="00C958F9" w:rsidP="00C958F9">
      <w:pPr>
        <w:pStyle w:val="EndNoteBibliography"/>
        <w:spacing w:after="0"/>
        <w:ind w:left="720" w:hanging="720"/>
      </w:pPr>
      <w:r w:rsidRPr="00C958F9">
        <w:t xml:space="preserve">Annetta, L. A. (2008). Video games in education: Why they should be used and how they are being used. </w:t>
      </w:r>
      <w:r w:rsidRPr="00C958F9">
        <w:rPr>
          <w:i/>
        </w:rPr>
        <w:t>Theory into practice</w:t>
      </w:r>
      <w:r w:rsidRPr="00C958F9">
        <w:t>,</w:t>
      </w:r>
      <w:r w:rsidRPr="00C958F9">
        <w:rPr>
          <w:i/>
        </w:rPr>
        <w:t xml:space="preserve"> 47</w:t>
      </w:r>
      <w:r w:rsidRPr="00C958F9">
        <w:t xml:space="preserve">(3), 229-239. </w:t>
      </w:r>
    </w:p>
    <w:p w:rsidR="00C958F9" w:rsidRPr="00C958F9" w:rsidRDefault="00C958F9" w:rsidP="00C958F9">
      <w:pPr>
        <w:pStyle w:val="EndNoteBibliography"/>
        <w:spacing w:after="0"/>
        <w:ind w:left="720" w:hanging="720"/>
      </w:pPr>
      <w:r w:rsidRPr="00C958F9">
        <w:t xml:space="preserve">Dempsey, J. V., Lucassen, B. A., Haynes, L. L., &amp; Casey, M. S. (1996). Instructional Applications of Computer Games. </w:t>
      </w:r>
    </w:p>
    <w:p w:rsidR="00C958F9" w:rsidRPr="00C958F9" w:rsidRDefault="00C958F9" w:rsidP="00C958F9">
      <w:pPr>
        <w:pStyle w:val="EndNoteBibliography"/>
        <w:spacing w:after="0"/>
        <w:ind w:left="720" w:hanging="720"/>
      </w:pPr>
      <w:r w:rsidRPr="00C958F9">
        <w:t>Deshpande, A. A., &amp; Huang, S. H. (2011). Simulation games in engineering education: A state</w:t>
      </w:r>
      <w:r w:rsidRPr="00C958F9">
        <w:rPr>
          <w:rFonts w:ascii="Cambria Math" w:hAnsi="Cambria Math" w:cs="Cambria Math"/>
        </w:rPr>
        <w:t>‐</w:t>
      </w:r>
      <w:r w:rsidRPr="00C958F9">
        <w:t>of</w:t>
      </w:r>
      <w:r w:rsidRPr="00C958F9">
        <w:rPr>
          <w:rFonts w:ascii="Cambria Math" w:hAnsi="Cambria Math" w:cs="Cambria Math"/>
        </w:rPr>
        <w:t>‐</w:t>
      </w:r>
      <w:r w:rsidRPr="00C958F9">
        <w:t>the</w:t>
      </w:r>
      <w:r w:rsidRPr="00C958F9">
        <w:rPr>
          <w:rFonts w:ascii="Cambria Math" w:hAnsi="Cambria Math" w:cs="Cambria Math"/>
        </w:rPr>
        <w:t>‐</w:t>
      </w:r>
      <w:r w:rsidRPr="00C958F9">
        <w:t xml:space="preserve">art review. </w:t>
      </w:r>
      <w:r w:rsidRPr="00C958F9">
        <w:rPr>
          <w:i/>
        </w:rPr>
        <w:t>Computer applications in engineering education</w:t>
      </w:r>
      <w:r w:rsidRPr="00C958F9">
        <w:t>,</w:t>
      </w:r>
      <w:r w:rsidRPr="00C958F9">
        <w:rPr>
          <w:i/>
        </w:rPr>
        <w:t xml:space="preserve"> 19</w:t>
      </w:r>
      <w:r w:rsidRPr="00C958F9">
        <w:t xml:space="preserve">(3), 399-410. </w:t>
      </w:r>
    </w:p>
    <w:p w:rsidR="00C958F9" w:rsidRPr="00C958F9" w:rsidRDefault="00C958F9" w:rsidP="00C958F9">
      <w:pPr>
        <w:pStyle w:val="EndNoteBibliography"/>
        <w:spacing w:after="0"/>
        <w:ind w:left="720" w:hanging="720"/>
      </w:pPr>
      <w:r w:rsidRPr="00C958F9">
        <w:t xml:space="preserve">Fisch, D., Janicke, M., Kalkowski, E., &amp; Sick, B. (2009). Learning by teaching versus learning by doing: Knowledge exchange in organic agent systems. 2009 IEEE Symposium on Intelligent Agents, </w:t>
      </w:r>
    </w:p>
    <w:p w:rsidR="00C958F9" w:rsidRPr="00C958F9" w:rsidRDefault="00C958F9" w:rsidP="00C958F9">
      <w:pPr>
        <w:pStyle w:val="EndNoteBibliography"/>
        <w:spacing w:after="0"/>
        <w:ind w:left="720" w:hanging="720"/>
      </w:pPr>
      <w:r w:rsidRPr="00C958F9">
        <w:t xml:space="preserve">Frasca, G. (2002). Ludology: From Representation to Simulation. Proceedings of the 29th International Conference on Computer Graphics and Interactive Techniques. Electronic Art and Animation Catalog., </w:t>
      </w:r>
    </w:p>
    <w:p w:rsidR="00C958F9" w:rsidRPr="00C958F9" w:rsidRDefault="00C958F9" w:rsidP="00C958F9">
      <w:pPr>
        <w:pStyle w:val="EndNoteBibliography"/>
        <w:spacing w:after="0"/>
        <w:ind w:left="720" w:hanging="720"/>
      </w:pPr>
      <w:r w:rsidRPr="00C958F9">
        <w:t xml:space="preserve">Gibson, D., Aldrich, C., &amp; Prensky, M. (2006). </w:t>
      </w:r>
      <w:r w:rsidRPr="00C958F9">
        <w:rPr>
          <w:i/>
        </w:rPr>
        <w:t>Games and simulations in online learning: research and development frameworks: research and development frameworks</w:t>
      </w:r>
      <w:r w:rsidRPr="00C958F9">
        <w:t xml:space="preserve">. IGI Global. </w:t>
      </w:r>
    </w:p>
    <w:p w:rsidR="00C958F9" w:rsidRPr="00C958F9" w:rsidRDefault="00C958F9" w:rsidP="00C958F9">
      <w:pPr>
        <w:pStyle w:val="EndNoteBibliography"/>
        <w:spacing w:after="0"/>
        <w:ind w:left="720" w:hanging="720"/>
      </w:pPr>
      <w:r w:rsidRPr="00C958F9">
        <w:t xml:space="preserve">Li, G. (2012). </w:t>
      </w:r>
      <w:r w:rsidRPr="00C958F9">
        <w:rPr>
          <w:i/>
        </w:rPr>
        <w:t>Culturally contested pedagogy: Battles of literacy and schooling between mainstream teachers and Asian immigrant parents</w:t>
      </w:r>
      <w:r w:rsidRPr="00C958F9">
        <w:t xml:space="preserve">. Suny Press. </w:t>
      </w:r>
    </w:p>
    <w:p w:rsidR="00C958F9" w:rsidRPr="00C958F9" w:rsidRDefault="00C958F9" w:rsidP="00C958F9">
      <w:pPr>
        <w:pStyle w:val="EndNoteBibliography"/>
        <w:spacing w:after="0"/>
        <w:ind w:left="720" w:hanging="720"/>
      </w:pPr>
      <w:r w:rsidRPr="00C958F9">
        <w:t xml:space="preserve">Merrill, M. D. (2002). First principles of instruction. </w:t>
      </w:r>
      <w:r w:rsidRPr="00C958F9">
        <w:rPr>
          <w:i/>
        </w:rPr>
        <w:t>Educational technology research and development</w:t>
      </w:r>
      <w:r w:rsidRPr="00C958F9">
        <w:t>,</w:t>
      </w:r>
      <w:r w:rsidRPr="00C958F9">
        <w:rPr>
          <w:i/>
        </w:rPr>
        <w:t xml:space="preserve"> 50</w:t>
      </w:r>
      <w:r w:rsidRPr="00C958F9">
        <w:t xml:space="preserve">(3), 43-59. </w:t>
      </w:r>
    </w:p>
    <w:p w:rsidR="00C958F9" w:rsidRPr="00C958F9" w:rsidRDefault="00C958F9" w:rsidP="00C958F9">
      <w:pPr>
        <w:pStyle w:val="EndNoteBibliography"/>
        <w:spacing w:after="0"/>
        <w:ind w:left="720" w:hanging="720"/>
      </w:pPr>
      <w:r w:rsidRPr="00C958F9">
        <w:t xml:space="preserve">Reigeluth, C. M. (1996). A new paradigm of ISD? </w:t>
      </w:r>
      <w:r w:rsidRPr="00C958F9">
        <w:rPr>
          <w:i/>
        </w:rPr>
        <w:t>Educational technology</w:t>
      </w:r>
      <w:r w:rsidRPr="00C958F9">
        <w:t>,</w:t>
      </w:r>
      <w:r w:rsidRPr="00C958F9">
        <w:rPr>
          <w:i/>
        </w:rPr>
        <w:t xml:space="preserve"> 36</w:t>
      </w:r>
      <w:r w:rsidRPr="00C958F9">
        <w:t xml:space="preserve">(3), 13-20. </w:t>
      </w:r>
    </w:p>
    <w:p w:rsidR="00C958F9" w:rsidRPr="00C958F9" w:rsidRDefault="00C958F9" w:rsidP="00C958F9">
      <w:pPr>
        <w:pStyle w:val="EndNoteBibliography"/>
        <w:ind w:left="720" w:hanging="720"/>
      </w:pPr>
      <w:r w:rsidRPr="00C958F9">
        <w:t xml:space="preserve">Virvou, M., Katsionis, G., &amp; Manos, K. (2005). Combining software games with education: Evaluation of its educational effectiveness. </w:t>
      </w:r>
      <w:r w:rsidRPr="00C958F9">
        <w:rPr>
          <w:i/>
        </w:rPr>
        <w:t>Journal of Educational Technology &amp; Society</w:t>
      </w:r>
      <w:r w:rsidRPr="00C958F9">
        <w:t>,</w:t>
      </w:r>
      <w:r w:rsidRPr="00C958F9">
        <w:rPr>
          <w:i/>
        </w:rPr>
        <w:t xml:space="preserve"> 8</w:t>
      </w:r>
      <w:r w:rsidRPr="00C958F9">
        <w:t xml:space="preserve">(2), 54-65. </w:t>
      </w:r>
    </w:p>
    <w:p w:rsidR="009E1D00" w:rsidRPr="005F73C6" w:rsidRDefault="003E0258" w:rsidP="00EF3FB5">
      <w:pPr>
        <w:spacing w:before="240" w:after="0"/>
        <w:jc w:val="left"/>
      </w:pPr>
      <w:r w:rsidRPr="005F73C6">
        <w:fldChar w:fldCharType="end"/>
      </w:r>
    </w:p>
    <w:p w:rsidR="00EF3FB5" w:rsidRDefault="00EF3FB5" w:rsidP="003E0258">
      <w:pPr>
        <w:spacing w:after="0"/>
        <w:jc w:val="left"/>
      </w:pPr>
    </w:p>
    <w:sectPr w:rsidR="00EF3FB5" w:rsidSect="000468B4">
      <w:footerReference w:type="default" r:id="rId12"/>
      <w:pgSz w:w="11907" w:h="16840" w:code="9"/>
      <w:pgMar w:top="1418" w:right="1418"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17B99" w:rsidRDefault="00117B99">
      <w:pPr>
        <w:spacing w:after="0"/>
      </w:pPr>
      <w:r>
        <w:separator/>
      </w:r>
    </w:p>
  </w:endnote>
  <w:endnote w:type="continuationSeparator" w:id="0">
    <w:p w:rsidR="00117B99" w:rsidRDefault="00117B9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EE2" w:rsidRDefault="009D7EE2">
    <w:pPr>
      <w:pStyle w:val="Footer"/>
    </w:pPr>
    <w:r>
      <w:rPr>
        <w:rStyle w:val="PageNumber"/>
      </w:rPr>
      <w:fldChar w:fldCharType="begin"/>
    </w:r>
    <w:r>
      <w:rPr>
        <w:rStyle w:val="PageNumber"/>
      </w:rPr>
      <w:instrText xml:space="preserve"> PAGE </w:instrText>
    </w:r>
    <w:r>
      <w:rPr>
        <w:rStyle w:val="PageNumber"/>
      </w:rPr>
      <w:fldChar w:fldCharType="separate"/>
    </w:r>
    <w:r w:rsidR="00E410EC">
      <w:rPr>
        <w:rStyle w:val="PageNumber"/>
        <w:noProof/>
      </w:rPr>
      <w:t>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EE2" w:rsidRDefault="009D7EE2">
    <w:pPr>
      <w:pStyle w:val="Footer"/>
    </w:pPr>
    <w:r>
      <w:rPr>
        <w:rStyle w:val="PageNumber"/>
      </w:rPr>
      <w:fldChar w:fldCharType="begin"/>
    </w:r>
    <w:r>
      <w:rPr>
        <w:rStyle w:val="PageNumber"/>
      </w:rPr>
      <w:instrText xml:space="preserve"> PAGE </w:instrText>
    </w:r>
    <w:r>
      <w:rPr>
        <w:rStyle w:val="PageNumber"/>
      </w:rPr>
      <w:fldChar w:fldCharType="separate"/>
    </w:r>
    <w:r w:rsidR="00E410EC">
      <w:rPr>
        <w:rStyle w:val="PageNumber"/>
        <w:noProof/>
      </w:rPr>
      <w:t>13</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17B99" w:rsidRDefault="00117B99">
      <w:pPr>
        <w:spacing w:after="0"/>
      </w:pPr>
      <w:r>
        <w:separator/>
      </w:r>
    </w:p>
  </w:footnote>
  <w:footnote w:type="continuationSeparator" w:id="0">
    <w:p w:rsidR="00117B99" w:rsidRDefault="00117B99">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EE2" w:rsidRDefault="009D7EE2">
    <w:pPr>
      <w:pStyle w:val="Header"/>
    </w:pPr>
    <w:r>
      <w:rPr>
        <w:noProof/>
        <w:lang w:eastAsia="en-ZA"/>
      </w:rPr>
      <w:drawing>
        <wp:anchor distT="0" distB="0" distL="114300" distR="114300" simplePos="0" relativeHeight="251658752" behindDoc="1" locked="0" layoutInCell="1" allowOverlap="1" wp14:anchorId="565E1094" wp14:editId="71AEE8FC">
          <wp:simplePos x="0" y="0"/>
          <wp:positionH relativeFrom="column">
            <wp:posOffset>-881380</wp:posOffset>
          </wp:positionH>
          <wp:positionV relativeFrom="paragraph">
            <wp:posOffset>-540385</wp:posOffset>
          </wp:positionV>
          <wp:extent cx="6115050" cy="300545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D7EE2" w:rsidRDefault="009D7EE2">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3"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15903D0"/>
    <w:multiLevelType w:val="hybridMultilevel"/>
    <w:tmpl w:val="8F7049C2"/>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6"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7"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9"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0"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3"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3"/>
  </w:num>
  <w:num w:numId="9">
    <w:abstractNumId w:val="22"/>
  </w:num>
  <w:num w:numId="10">
    <w:abstractNumId w:val="36"/>
  </w:num>
  <w:num w:numId="11">
    <w:abstractNumId w:val="21"/>
  </w:num>
  <w:num w:numId="12">
    <w:abstractNumId w:val="13"/>
  </w:num>
  <w:num w:numId="13">
    <w:abstractNumId w:val="29"/>
  </w:num>
  <w:num w:numId="14">
    <w:abstractNumId w:val="27"/>
  </w:num>
  <w:num w:numId="15">
    <w:abstractNumId w:val="38"/>
  </w:num>
  <w:num w:numId="16">
    <w:abstractNumId w:val="16"/>
  </w:num>
  <w:num w:numId="17">
    <w:abstractNumId w:val="6"/>
  </w:num>
  <w:num w:numId="18">
    <w:abstractNumId w:val="34"/>
  </w:num>
  <w:num w:numId="19">
    <w:abstractNumId w:val="35"/>
  </w:num>
  <w:num w:numId="20">
    <w:abstractNumId w:val="23"/>
  </w:num>
  <w:num w:numId="21">
    <w:abstractNumId w:val="31"/>
  </w:num>
  <w:num w:numId="22">
    <w:abstractNumId w:val="40"/>
  </w:num>
  <w:num w:numId="23">
    <w:abstractNumId w:val="30"/>
  </w:num>
  <w:num w:numId="24">
    <w:abstractNumId w:val="9"/>
  </w:num>
  <w:num w:numId="25">
    <w:abstractNumId w:val="26"/>
  </w:num>
  <w:num w:numId="26">
    <w:abstractNumId w:val="7"/>
  </w:num>
  <w:num w:numId="27">
    <w:abstractNumId w:val="32"/>
  </w:num>
  <w:num w:numId="28">
    <w:abstractNumId w:val="14"/>
  </w:num>
  <w:num w:numId="29">
    <w:abstractNumId w:val="37"/>
  </w:num>
  <w:num w:numId="30">
    <w:abstractNumId w:val="10"/>
  </w:num>
  <w:num w:numId="31">
    <w:abstractNumId w:val="19"/>
  </w:num>
  <w:num w:numId="32">
    <w:abstractNumId w:val="25"/>
  </w:num>
  <w:num w:numId="33">
    <w:abstractNumId w:val="41"/>
  </w:num>
  <w:num w:numId="34">
    <w:abstractNumId w:val="8"/>
  </w:num>
  <w:num w:numId="35">
    <w:abstractNumId w:val="12"/>
  </w:num>
  <w:num w:numId="36">
    <w:abstractNumId w:val="39"/>
  </w:num>
  <w:num w:numId="37">
    <w:abstractNumId w:val="44"/>
  </w:num>
  <w:num w:numId="38">
    <w:abstractNumId w:val="20"/>
  </w:num>
  <w:num w:numId="39">
    <w:abstractNumId w:val="43"/>
  </w:num>
  <w:num w:numId="40">
    <w:abstractNumId w:val="24"/>
  </w:num>
  <w:num w:numId="41">
    <w:abstractNumId w:val="18"/>
  </w:num>
  <w:num w:numId="42">
    <w:abstractNumId w:val="42"/>
  </w:num>
  <w:num w:numId="43">
    <w:abstractNumId w:val="15"/>
  </w:num>
  <w:num w:numId="44">
    <w:abstractNumId w:val="28"/>
  </w:num>
  <w:num w:numId="45">
    <w:abstractNumId w:val="17"/>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5"/>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kwrwUAV1TSfy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2&lt;/item&gt;&lt;item&gt;3&lt;/item&gt;&lt;item&gt;4&lt;/item&gt;&lt;item&gt;5&lt;/item&gt;&lt;item&gt;6&lt;/item&gt;&lt;item&gt;7&lt;/item&gt;&lt;item&gt;8&lt;/item&gt;&lt;item&gt;9&lt;/item&gt;&lt;item&gt;10&lt;/item&gt;&lt;item&gt;12&lt;/item&gt;&lt;item&gt;13&lt;/item&gt;&lt;item&gt;15&lt;/item&gt;&lt;/record-ids&gt;&lt;/item&gt;&lt;/Libraries&gt;"/>
  </w:docVars>
  <w:rsids>
    <w:rsidRoot w:val="00DC33BA"/>
    <w:rsid w:val="000038DC"/>
    <w:rsid w:val="00016BCC"/>
    <w:rsid w:val="00041979"/>
    <w:rsid w:val="000468B4"/>
    <w:rsid w:val="00064C3B"/>
    <w:rsid w:val="00075D30"/>
    <w:rsid w:val="00096B6E"/>
    <w:rsid w:val="000A0021"/>
    <w:rsid w:val="000A063C"/>
    <w:rsid w:val="000A1E81"/>
    <w:rsid w:val="000A2712"/>
    <w:rsid w:val="000C3FAD"/>
    <w:rsid w:val="000E27F3"/>
    <w:rsid w:val="000E458E"/>
    <w:rsid w:val="000E4DDA"/>
    <w:rsid w:val="000F15DE"/>
    <w:rsid w:val="000F1F52"/>
    <w:rsid w:val="001041EC"/>
    <w:rsid w:val="00111C48"/>
    <w:rsid w:val="00117B99"/>
    <w:rsid w:val="00131F0F"/>
    <w:rsid w:val="00140DDF"/>
    <w:rsid w:val="0014696A"/>
    <w:rsid w:val="001469C5"/>
    <w:rsid w:val="00161C11"/>
    <w:rsid w:val="00183145"/>
    <w:rsid w:val="00190EAF"/>
    <w:rsid w:val="001A5645"/>
    <w:rsid w:val="001C4A5B"/>
    <w:rsid w:val="001D1C9B"/>
    <w:rsid w:val="001E11AB"/>
    <w:rsid w:val="001E19AA"/>
    <w:rsid w:val="001F0A9A"/>
    <w:rsid w:val="002045BA"/>
    <w:rsid w:val="0021742B"/>
    <w:rsid w:val="002256DE"/>
    <w:rsid w:val="00230E62"/>
    <w:rsid w:val="002334E7"/>
    <w:rsid w:val="00236365"/>
    <w:rsid w:val="00237BF8"/>
    <w:rsid w:val="00241043"/>
    <w:rsid w:val="00242017"/>
    <w:rsid w:val="00244FB5"/>
    <w:rsid w:val="0025435F"/>
    <w:rsid w:val="002633D2"/>
    <w:rsid w:val="00277DED"/>
    <w:rsid w:val="00283212"/>
    <w:rsid w:val="002A036D"/>
    <w:rsid w:val="002B46BE"/>
    <w:rsid w:val="002C4317"/>
    <w:rsid w:val="002D634B"/>
    <w:rsid w:val="002D6D79"/>
    <w:rsid w:val="002E365B"/>
    <w:rsid w:val="002E5D5B"/>
    <w:rsid w:val="002F02BF"/>
    <w:rsid w:val="0031545C"/>
    <w:rsid w:val="00321C40"/>
    <w:rsid w:val="003308C9"/>
    <w:rsid w:val="0033272E"/>
    <w:rsid w:val="00332C50"/>
    <w:rsid w:val="00353D9E"/>
    <w:rsid w:val="00356939"/>
    <w:rsid w:val="003615B4"/>
    <w:rsid w:val="0036329F"/>
    <w:rsid w:val="00367175"/>
    <w:rsid w:val="00376B8D"/>
    <w:rsid w:val="00384F13"/>
    <w:rsid w:val="00385CA9"/>
    <w:rsid w:val="003A30BE"/>
    <w:rsid w:val="003A5280"/>
    <w:rsid w:val="003A5B7B"/>
    <w:rsid w:val="003A7B79"/>
    <w:rsid w:val="003B2610"/>
    <w:rsid w:val="003C1D1A"/>
    <w:rsid w:val="003C787A"/>
    <w:rsid w:val="003D240A"/>
    <w:rsid w:val="003D4753"/>
    <w:rsid w:val="003E0258"/>
    <w:rsid w:val="003E5B25"/>
    <w:rsid w:val="00440587"/>
    <w:rsid w:val="00447CBB"/>
    <w:rsid w:val="00450ACC"/>
    <w:rsid w:val="00451CBE"/>
    <w:rsid w:val="004523E8"/>
    <w:rsid w:val="00453815"/>
    <w:rsid w:val="00457528"/>
    <w:rsid w:val="0046001E"/>
    <w:rsid w:val="0048627B"/>
    <w:rsid w:val="00487920"/>
    <w:rsid w:val="00487993"/>
    <w:rsid w:val="005011FD"/>
    <w:rsid w:val="00505691"/>
    <w:rsid w:val="0051749D"/>
    <w:rsid w:val="00520848"/>
    <w:rsid w:val="00520B10"/>
    <w:rsid w:val="00521893"/>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F6F7C"/>
    <w:rsid w:val="005F73C6"/>
    <w:rsid w:val="00601684"/>
    <w:rsid w:val="00621CB5"/>
    <w:rsid w:val="00622A40"/>
    <w:rsid w:val="00637C92"/>
    <w:rsid w:val="00665F63"/>
    <w:rsid w:val="00667ED8"/>
    <w:rsid w:val="00680AEB"/>
    <w:rsid w:val="0068710C"/>
    <w:rsid w:val="00692BE9"/>
    <w:rsid w:val="006A70B0"/>
    <w:rsid w:val="006B3F85"/>
    <w:rsid w:val="006B7C2D"/>
    <w:rsid w:val="006C3306"/>
    <w:rsid w:val="006D6D9C"/>
    <w:rsid w:val="006F46E0"/>
    <w:rsid w:val="00706B01"/>
    <w:rsid w:val="00711DD1"/>
    <w:rsid w:val="00717126"/>
    <w:rsid w:val="00720E1B"/>
    <w:rsid w:val="007340D7"/>
    <w:rsid w:val="007343C6"/>
    <w:rsid w:val="00735196"/>
    <w:rsid w:val="007611EA"/>
    <w:rsid w:val="0076260C"/>
    <w:rsid w:val="0076741E"/>
    <w:rsid w:val="00770D2B"/>
    <w:rsid w:val="00770FD1"/>
    <w:rsid w:val="00777705"/>
    <w:rsid w:val="00780BDD"/>
    <w:rsid w:val="00797B50"/>
    <w:rsid w:val="007A5C7D"/>
    <w:rsid w:val="007C03FF"/>
    <w:rsid w:val="007C51EB"/>
    <w:rsid w:val="007C748C"/>
    <w:rsid w:val="007D061D"/>
    <w:rsid w:val="007D0AFE"/>
    <w:rsid w:val="007E3339"/>
    <w:rsid w:val="007E342D"/>
    <w:rsid w:val="00810155"/>
    <w:rsid w:val="00810A38"/>
    <w:rsid w:val="0082516F"/>
    <w:rsid w:val="00827679"/>
    <w:rsid w:val="00837091"/>
    <w:rsid w:val="00844305"/>
    <w:rsid w:val="008455A0"/>
    <w:rsid w:val="00853444"/>
    <w:rsid w:val="0085447C"/>
    <w:rsid w:val="00861711"/>
    <w:rsid w:val="00867233"/>
    <w:rsid w:val="00867612"/>
    <w:rsid w:val="008753AE"/>
    <w:rsid w:val="00876D7A"/>
    <w:rsid w:val="00884AA8"/>
    <w:rsid w:val="00887F42"/>
    <w:rsid w:val="00897C8F"/>
    <w:rsid w:val="008A1704"/>
    <w:rsid w:val="008A1947"/>
    <w:rsid w:val="008A53FA"/>
    <w:rsid w:val="008C5F97"/>
    <w:rsid w:val="008C744B"/>
    <w:rsid w:val="008D62BF"/>
    <w:rsid w:val="008E7658"/>
    <w:rsid w:val="00905A13"/>
    <w:rsid w:val="00907197"/>
    <w:rsid w:val="00915CB7"/>
    <w:rsid w:val="00916003"/>
    <w:rsid w:val="00917BA5"/>
    <w:rsid w:val="00925E39"/>
    <w:rsid w:val="00961A62"/>
    <w:rsid w:val="009735E7"/>
    <w:rsid w:val="009739EC"/>
    <w:rsid w:val="00976AE8"/>
    <w:rsid w:val="009902C1"/>
    <w:rsid w:val="009A2B24"/>
    <w:rsid w:val="009B0CFC"/>
    <w:rsid w:val="009B73A7"/>
    <w:rsid w:val="009C4A40"/>
    <w:rsid w:val="009C798C"/>
    <w:rsid w:val="009D7EE2"/>
    <w:rsid w:val="009E0527"/>
    <w:rsid w:val="009E1D00"/>
    <w:rsid w:val="009E53AE"/>
    <w:rsid w:val="009E6A17"/>
    <w:rsid w:val="009F74A8"/>
    <w:rsid w:val="00A0424E"/>
    <w:rsid w:val="00A14DFE"/>
    <w:rsid w:val="00A21A94"/>
    <w:rsid w:val="00A32035"/>
    <w:rsid w:val="00A40A34"/>
    <w:rsid w:val="00A41C7C"/>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6698"/>
    <w:rsid w:val="00B00996"/>
    <w:rsid w:val="00B11BA4"/>
    <w:rsid w:val="00B16826"/>
    <w:rsid w:val="00B404FB"/>
    <w:rsid w:val="00B51EF6"/>
    <w:rsid w:val="00B53791"/>
    <w:rsid w:val="00B66DC5"/>
    <w:rsid w:val="00B84478"/>
    <w:rsid w:val="00B9500D"/>
    <w:rsid w:val="00BA05C3"/>
    <w:rsid w:val="00BA1527"/>
    <w:rsid w:val="00BB2993"/>
    <w:rsid w:val="00BB64D4"/>
    <w:rsid w:val="00BB7F5A"/>
    <w:rsid w:val="00BC1E6E"/>
    <w:rsid w:val="00BC6BE7"/>
    <w:rsid w:val="00BD7A98"/>
    <w:rsid w:val="00BE5385"/>
    <w:rsid w:val="00BE5B3D"/>
    <w:rsid w:val="00BF5039"/>
    <w:rsid w:val="00BF62E8"/>
    <w:rsid w:val="00BF75BE"/>
    <w:rsid w:val="00C055B4"/>
    <w:rsid w:val="00C226D4"/>
    <w:rsid w:val="00C30DD9"/>
    <w:rsid w:val="00C321E7"/>
    <w:rsid w:val="00C42FBE"/>
    <w:rsid w:val="00C504D1"/>
    <w:rsid w:val="00C56686"/>
    <w:rsid w:val="00C625EB"/>
    <w:rsid w:val="00C65A00"/>
    <w:rsid w:val="00C720D2"/>
    <w:rsid w:val="00C74482"/>
    <w:rsid w:val="00C74493"/>
    <w:rsid w:val="00C958F9"/>
    <w:rsid w:val="00CA03D5"/>
    <w:rsid w:val="00CA4929"/>
    <w:rsid w:val="00CA7C27"/>
    <w:rsid w:val="00CB2D13"/>
    <w:rsid w:val="00CB6150"/>
    <w:rsid w:val="00CC4CB0"/>
    <w:rsid w:val="00CE0AC5"/>
    <w:rsid w:val="00CE0F6C"/>
    <w:rsid w:val="00CE242B"/>
    <w:rsid w:val="00CE2630"/>
    <w:rsid w:val="00D0077D"/>
    <w:rsid w:val="00D012F2"/>
    <w:rsid w:val="00D061EA"/>
    <w:rsid w:val="00D3076D"/>
    <w:rsid w:val="00D35E5C"/>
    <w:rsid w:val="00D365B6"/>
    <w:rsid w:val="00D367C7"/>
    <w:rsid w:val="00D74BEB"/>
    <w:rsid w:val="00D83D8E"/>
    <w:rsid w:val="00D84C1B"/>
    <w:rsid w:val="00D900D7"/>
    <w:rsid w:val="00D96B39"/>
    <w:rsid w:val="00DA0137"/>
    <w:rsid w:val="00DA1B7F"/>
    <w:rsid w:val="00DA4844"/>
    <w:rsid w:val="00DB30AE"/>
    <w:rsid w:val="00DB64AD"/>
    <w:rsid w:val="00DB68A6"/>
    <w:rsid w:val="00DC33BA"/>
    <w:rsid w:val="00DE167E"/>
    <w:rsid w:val="00DF377F"/>
    <w:rsid w:val="00DF3ADE"/>
    <w:rsid w:val="00E00F54"/>
    <w:rsid w:val="00E33B2A"/>
    <w:rsid w:val="00E35C9F"/>
    <w:rsid w:val="00E410EC"/>
    <w:rsid w:val="00E47125"/>
    <w:rsid w:val="00E4754C"/>
    <w:rsid w:val="00E55EA2"/>
    <w:rsid w:val="00E80D29"/>
    <w:rsid w:val="00E84801"/>
    <w:rsid w:val="00EA0A42"/>
    <w:rsid w:val="00EB74C4"/>
    <w:rsid w:val="00EC673F"/>
    <w:rsid w:val="00ED1B87"/>
    <w:rsid w:val="00ED2CA1"/>
    <w:rsid w:val="00EF19EB"/>
    <w:rsid w:val="00EF3FB5"/>
    <w:rsid w:val="00EF4803"/>
    <w:rsid w:val="00EF4885"/>
    <w:rsid w:val="00EF605F"/>
    <w:rsid w:val="00F06C37"/>
    <w:rsid w:val="00F14011"/>
    <w:rsid w:val="00F1477D"/>
    <w:rsid w:val="00F16A86"/>
    <w:rsid w:val="00F17941"/>
    <w:rsid w:val="00F21761"/>
    <w:rsid w:val="00F36BF1"/>
    <w:rsid w:val="00F421D1"/>
    <w:rsid w:val="00F44F54"/>
    <w:rsid w:val="00F47F8D"/>
    <w:rsid w:val="00F5263A"/>
    <w:rsid w:val="00F54AC6"/>
    <w:rsid w:val="00F55B2D"/>
    <w:rsid w:val="00F56D4B"/>
    <w:rsid w:val="00F60D8F"/>
    <w:rsid w:val="00F64EED"/>
    <w:rsid w:val="00F67AC5"/>
    <w:rsid w:val="00F728F7"/>
    <w:rsid w:val="00F75F02"/>
    <w:rsid w:val="00F816E6"/>
    <w:rsid w:val="00F87D90"/>
    <w:rsid w:val="00FB42F4"/>
    <w:rsid w:val="00FB55D4"/>
    <w:rsid w:val="00FC218B"/>
    <w:rsid w:val="00FC7C81"/>
    <w:rsid w:val="00FD3A98"/>
    <w:rsid w:val="00FD7B28"/>
    <w:rsid w:val="00FF0BC8"/>
    <w:rsid w:val="00FF0BF9"/>
    <w:rsid w:val="00FF10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99C1ACE5-283F-4950-A4E3-BB5F7218A4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1527"/>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47C55207-E6D7-4CA3-9290-FEEBA1461E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Template>
  <TotalTime>2588</TotalTime>
  <Pages>16</Pages>
  <Words>7696</Words>
  <Characters>43869</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514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Josh</cp:lastModifiedBy>
  <cp:revision>80</cp:revision>
  <cp:lastPrinted>2013-02-25T06:57:00Z</cp:lastPrinted>
  <dcterms:created xsi:type="dcterms:W3CDTF">2021-04-14T20:34:00Z</dcterms:created>
  <dcterms:modified xsi:type="dcterms:W3CDTF">2021-06-12T18:52:00Z</dcterms:modified>
</cp:coreProperties>
</file>